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Pr="009D0311" w:rsidRDefault="00AE0EF8" w:rsidP="00DF726D">
      <w:pPr>
        <w:pStyle w:val="Heading1"/>
      </w:pPr>
      <w:r w:rsidRPr="009D0311">
        <w:t>Inferring the reproduction number using</w:t>
      </w:r>
      <w:r w:rsidR="002F3073" w:rsidRPr="009D0311">
        <w:t xml:space="preserve"> the renewal equation </w:t>
      </w:r>
      <w:r w:rsidR="00E64F66" w:rsidRPr="009D0311">
        <w:t>in heterogeneous epidemics</w:t>
      </w:r>
      <w:r w:rsidR="00DF726D" w:rsidRPr="009D0311">
        <w:t xml:space="preserve"> </w:t>
      </w:r>
    </w:p>
    <w:p w14:paraId="7B0021C1" w14:textId="77777777" w:rsidR="00DA5109" w:rsidRPr="009D0311" w:rsidRDefault="00DA5109" w:rsidP="00DA5109">
      <w:pPr>
        <w:jc w:val="both"/>
        <w:rPr>
          <w:b/>
          <w:bCs/>
        </w:rPr>
      </w:pPr>
    </w:p>
    <w:p w14:paraId="108775DA" w14:textId="323E920E" w:rsidR="009D0311" w:rsidRPr="009D0311" w:rsidRDefault="009D0311" w:rsidP="00DA5109">
      <w:pPr>
        <w:jc w:val="both"/>
        <w:rPr>
          <w:b/>
          <w:bCs/>
        </w:rPr>
      </w:pPr>
      <w:r w:rsidRPr="009D0311">
        <w:rPr>
          <w:b/>
          <w:bCs/>
        </w:rPr>
        <w:t>Abstract</w:t>
      </w:r>
    </w:p>
    <w:p w14:paraId="2575FE47" w14:textId="095DCAA1" w:rsidR="009D0311" w:rsidRPr="009D0311" w:rsidRDefault="009D0311" w:rsidP="00DA5109">
      <w:pPr>
        <w:jc w:val="both"/>
      </w:pPr>
      <w:r w:rsidRPr="009D0311">
        <w:t xml:space="preserve">Real-time estimation of the reproduction number has become the focus of modelling groups around the world as the SARS-Cov-2 pandemic unfolds. One of the most widely adopted means of inference of the reproduction number is via the renewal equation, which </w:t>
      </w:r>
      <w:r w:rsidR="00734AEE">
        <w:t xml:space="preserve">uses </w:t>
      </w:r>
      <w:r w:rsidRPr="009D0311">
        <w:t xml:space="preserve">the incidence of infection </w:t>
      </w:r>
      <w:r w:rsidR="00734AEE">
        <w:t>and the generation time distribution</w:t>
      </w:r>
      <w:r w:rsidRPr="009D0311">
        <w:t>. In this paper, we</w:t>
      </w:r>
      <w:r w:rsidR="00133B7F">
        <w:t xml:space="preserve"> derive a multi-type equivalent to the renewal equation which accounts for heterogene</w:t>
      </w:r>
      <w:r w:rsidR="00734AEE">
        <w:t xml:space="preserve">ity </w:t>
      </w:r>
      <w:r w:rsidR="00133B7F">
        <w:t xml:space="preserve">including asymptomatic transmission, symptomatic </w:t>
      </w:r>
      <w:r w:rsidR="00592F61">
        <w:t>isolation,</w:t>
      </w:r>
      <w:r w:rsidR="00133B7F">
        <w:t xml:space="preserve"> and vaccination. We </w:t>
      </w:r>
      <w:r w:rsidRPr="009D0311">
        <w:t xml:space="preserve">demonstrate how </w:t>
      </w:r>
      <w:r w:rsidR="00734AEE">
        <w:t xml:space="preserve">use of </w:t>
      </w:r>
      <w:r w:rsidR="00133B7F">
        <w:t xml:space="preserve">the renewal equation that misses these heterogeneities </w:t>
      </w:r>
      <w:r>
        <w:t xml:space="preserve">can </w:t>
      </w:r>
      <w:r w:rsidR="00133B7F">
        <w:t xml:space="preserve">result in </w:t>
      </w:r>
      <w:r>
        <w:t>bias</w:t>
      </w:r>
      <w:r w:rsidR="00133B7F">
        <w:t>ed</w:t>
      </w:r>
      <w:r>
        <w:t xml:space="preserve"> estimates of the reproduction number. </w:t>
      </w:r>
      <w:r w:rsidR="00133B7F">
        <w:t>W</w:t>
      </w:r>
      <w:r>
        <w:t xml:space="preserve">hile </w:t>
      </w:r>
      <w:r w:rsidR="00734AEE">
        <w:t xml:space="preserve">the bias is small with </w:t>
      </w:r>
      <w:r w:rsidR="00133B7F">
        <w:t>symptomatic isolation,</w:t>
      </w:r>
      <w:r w:rsidR="00734AEE">
        <w:t xml:space="preserve"> it can be much larger with</w:t>
      </w:r>
      <w:r w:rsidR="00133B7F">
        <w:t xml:space="preserve"> asymptomatic transmission or transmission from vaccinated individuals if the</w:t>
      </w:r>
      <w:r w:rsidR="00734AEE">
        <w:t>se</w:t>
      </w:r>
      <w:r w:rsidR="00133B7F">
        <w:t xml:space="preserve"> </w:t>
      </w:r>
      <w:r w:rsidR="00734AEE">
        <w:t>groups exhibit</w:t>
      </w:r>
      <w:r w:rsidR="00133B7F">
        <w:t xml:space="preserve"> substantially different generation time distribution to unvaccinated symptomatic transmitters, whose generation time distribution </w:t>
      </w:r>
      <w:r w:rsidR="00734AEE">
        <w:t xml:space="preserve">is </w:t>
      </w:r>
      <w:r w:rsidR="00133B7F">
        <w:t>often well defined. The bias in estimate becomes larger with greater population size or infectiousness of the poorly characterised group, as well as if the population exhibits disassortative mixing. We apply our methodology to</w:t>
      </w:r>
      <w:r w:rsidR="00734AEE">
        <w:t xml:space="preserve"> Ebola in</w:t>
      </w:r>
      <w:r w:rsidR="00133B7F">
        <w:t xml:space="preserve"> West Africa in 2014 and the SARS-CoV-2 in the UK in 2020-21. </w:t>
      </w:r>
    </w:p>
    <w:p w14:paraId="60500BB5" w14:textId="5DF1639D" w:rsidR="003D5F50" w:rsidRPr="009D0311" w:rsidRDefault="003D5F50" w:rsidP="00DA5109">
      <w:pPr>
        <w:jc w:val="both"/>
        <w:rPr>
          <w:b/>
          <w:bCs/>
        </w:rPr>
      </w:pPr>
      <w:r w:rsidRPr="009D0311">
        <w:rPr>
          <w:b/>
          <w:bCs/>
        </w:rPr>
        <w:t>Introduction</w:t>
      </w:r>
    </w:p>
    <w:p w14:paraId="7CF57060" w14:textId="4D048332" w:rsidR="00E575A7" w:rsidRPr="009D0311" w:rsidRDefault="00765B8B" w:rsidP="00DA5109">
      <w:pPr>
        <w:jc w:val="both"/>
      </w:pPr>
      <w:bookmarkStart w:id="0" w:name="_Hlk61522967"/>
      <w:r w:rsidRPr="009D0311">
        <w:t>The</w:t>
      </w:r>
      <w:r w:rsidR="00E64F66" w:rsidRPr="009D0311">
        <w:t xml:space="preserve"> effective</w:t>
      </w:r>
      <w:r w:rsidRPr="009D0311">
        <w:t xml:space="preserve"> reproduction number</w:t>
      </w:r>
      <w:r w:rsidR="00E64F66" w:rsidRPr="009D0311">
        <w:t xml:space="preserve">, R, defined as the average number of secondary infections generated by each primary case, </w:t>
      </w:r>
      <w:r w:rsidRPr="009D0311">
        <w:t xml:space="preserve">is of fundamental importance </w:t>
      </w:r>
      <w:r w:rsidR="00E64F66" w:rsidRPr="009D0311">
        <w:t xml:space="preserve">in </w:t>
      </w:r>
      <w:r w:rsidR="006E6DF1" w:rsidRPr="009D0311">
        <w:t xml:space="preserve">infectious disease </w:t>
      </w:r>
      <w:r w:rsidRPr="009D0311">
        <w:t>epidemiology</w:t>
      </w:r>
      <w:r w:rsidR="00E64F66" w:rsidRPr="009D0311">
        <w:t>.</w:t>
      </w:r>
      <w:r w:rsidR="001A6630" w:rsidRPr="009D0311">
        <w:t xml:space="preserve"> When R is above 1, infection prevalence </w:t>
      </w:r>
      <w:r w:rsidR="00CC4098" w:rsidRPr="009D0311">
        <w:t xml:space="preserve">is expected to </w:t>
      </w:r>
      <w:r w:rsidR="001A6630" w:rsidRPr="009D0311">
        <w:t>increase exponentially, whereas if R is below 1, it will decline</w:t>
      </w:r>
      <w:r w:rsidR="005A67DF" w:rsidRPr="009D0311">
        <w:t xml:space="preserve">. </w:t>
      </w:r>
      <w:r w:rsidR="001A6630" w:rsidRPr="009D0311">
        <w:t>As such, i</w:t>
      </w:r>
      <w:r w:rsidR="00E64F66" w:rsidRPr="009D0311">
        <w:t>nterventions for e</w:t>
      </w:r>
      <w:r w:rsidR="005A67DF" w:rsidRPr="009D0311">
        <w:t xml:space="preserve">pidemic control </w:t>
      </w:r>
      <w:r w:rsidR="00E64F66" w:rsidRPr="009D0311">
        <w:t xml:space="preserve">generally </w:t>
      </w:r>
      <w:r w:rsidR="005A67DF" w:rsidRPr="009D0311">
        <w:t>aim to reduce the R to below unity.</w:t>
      </w:r>
    </w:p>
    <w:p w14:paraId="6F0D0775" w14:textId="5B300BF1" w:rsidR="00BD7BD3" w:rsidRPr="009D0311" w:rsidRDefault="00BD7BD3" w:rsidP="00DA5109">
      <w:pPr>
        <w:jc w:val="both"/>
      </w:pPr>
      <w:r w:rsidRPr="009D0311">
        <w:t>Estimation of R has taken on particular significance over the past year in light of</w:t>
      </w:r>
      <w:r w:rsidR="00A529AE" w:rsidRPr="009D0311">
        <w:t xml:space="preserve"> the global</w:t>
      </w:r>
      <w:r w:rsidR="00074973" w:rsidRPr="009D0311">
        <w:t xml:space="preserve"> COVID-19</w:t>
      </w:r>
      <w:r w:rsidRPr="009D0311">
        <w:t xml:space="preserve"> </w:t>
      </w:r>
      <w:r w:rsidR="00826E27" w:rsidRPr="009D0311">
        <w:t>pandemic</w:t>
      </w:r>
      <w:r w:rsidRPr="009D0311">
        <w:t>,</w:t>
      </w:r>
      <w:r w:rsidR="00826E27" w:rsidRPr="009D0311">
        <w:t xml:space="preserve"> which </w:t>
      </w:r>
      <w:r w:rsidR="00A529AE" w:rsidRPr="009D0311">
        <w:t xml:space="preserve">is so far responsible for </w:t>
      </w:r>
      <w:r w:rsidR="00826E27" w:rsidRPr="009D0311">
        <w:t>over 100 million cases</w:t>
      </w:r>
      <w:r w:rsidR="00A529AE" w:rsidRPr="009D0311">
        <w:t>,</w:t>
      </w:r>
      <w:r w:rsidR="00826E27" w:rsidRPr="009D0311">
        <w:t xml:space="preserve"> and 2.</w:t>
      </w:r>
      <w:r w:rsidR="00647FD8" w:rsidRPr="009D0311">
        <w:t>6</w:t>
      </w:r>
      <w:r w:rsidR="00826E27" w:rsidRPr="009D0311">
        <w:t xml:space="preserve"> million deaths worldwide</w:t>
      </w:r>
      <w:r w:rsidR="00647FD8" w:rsidRPr="009D0311">
        <w:t xml:space="preserve"> </w:t>
      </w:r>
      <w:r w:rsidR="00647FD8" w:rsidRPr="009D0311">
        <w:fldChar w:fldCharType="begin" w:fldLock="1"/>
      </w:r>
      <w:r w:rsidR="00AF1392" w:rsidRPr="009D0311">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sidRPr="009D0311">
        <w:fldChar w:fldCharType="separate"/>
      </w:r>
      <w:r w:rsidR="00647FD8" w:rsidRPr="009D0311">
        <w:rPr>
          <w:noProof/>
        </w:rPr>
        <w:t>(1)</w:t>
      </w:r>
      <w:r w:rsidR="00647FD8" w:rsidRPr="009D0311">
        <w:fldChar w:fldCharType="end"/>
      </w:r>
      <w:r w:rsidR="00A529AE" w:rsidRPr="009D0311">
        <w:t xml:space="preserve">. </w:t>
      </w:r>
      <w:r w:rsidR="00AF5068" w:rsidRPr="009D0311">
        <w:t xml:space="preserve">Given the importance of R in elucidating the extent of </w:t>
      </w:r>
      <w:r w:rsidR="00111598" w:rsidRPr="009D0311">
        <w:t>control</w:t>
      </w:r>
      <w:r w:rsidR="00AF5068" w:rsidRPr="009D0311">
        <w:t xml:space="preserve"> measures required </w:t>
      </w:r>
      <w:r w:rsidR="006F1080" w:rsidRPr="009D0311">
        <w:t xml:space="preserve">to suppress the epidemic, </w:t>
      </w:r>
      <w:r w:rsidR="00407783" w:rsidRPr="009D0311">
        <w:t xml:space="preserve">real-time </w:t>
      </w:r>
      <w:r w:rsidR="006F1080" w:rsidRPr="009D0311">
        <w:t xml:space="preserve">estimation of R has </w:t>
      </w:r>
      <w:r w:rsidR="0019652A" w:rsidRPr="009D0311">
        <w:t>been the focus</w:t>
      </w:r>
      <w:r w:rsidR="009D2671" w:rsidRPr="009D0311">
        <w:t xml:space="preserve"> of disease modelling groups and government health departments worldwide</w:t>
      </w:r>
      <w:r w:rsidR="00B01207" w:rsidRPr="009D0311">
        <w:t xml:space="preserve"> </w:t>
      </w:r>
      <w:r w:rsidRPr="009D0311">
        <w:fldChar w:fldCharType="begin" w:fldLock="1"/>
      </w:r>
      <w:r w:rsidR="00AF1392" w:rsidRPr="009D0311">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009D0311">
        <w:fldChar w:fldCharType="separate"/>
      </w:r>
      <w:r w:rsidR="00647FD8" w:rsidRPr="009D0311">
        <w:rPr>
          <w:noProof/>
        </w:rPr>
        <w:t>(2)</w:t>
      </w:r>
      <w:r w:rsidRPr="009D0311">
        <w:fldChar w:fldCharType="end"/>
      </w:r>
      <w:r w:rsidR="009D2671" w:rsidRPr="009D0311">
        <w:t xml:space="preserve">. </w:t>
      </w:r>
    </w:p>
    <w:p w14:paraId="19B97304" w14:textId="5EB92E6B" w:rsidR="001A6630" w:rsidRPr="009D0311" w:rsidRDefault="001A6630" w:rsidP="00DA5109">
      <w:pPr>
        <w:jc w:val="both"/>
      </w:pPr>
      <w:r w:rsidRPr="009D0311">
        <w:t xml:space="preserve">The effective reproduction number principally depends on the underlying infectiousness of the pathogen in a totally susceptible population, </w:t>
      </w:r>
      <w:r w:rsidR="00B50A3A" w:rsidRPr="009D0311">
        <w:t xml:space="preserve">contacts between individuals in the population, </w:t>
      </w:r>
      <w:r w:rsidRPr="009D0311">
        <w:t>and the level of immunity in the population.</w:t>
      </w:r>
      <w:r w:rsidR="000F14F5" w:rsidRPr="009D0311">
        <w:t xml:space="preserve"> The underlying infectiousness is often represented by the basic reproduction number, R</w:t>
      </w:r>
      <w:r w:rsidR="000F14F5" w:rsidRPr="009D0311">
        <w:rPr>
          <w:vertAlign w:val="subscript"/>
        </w:rPr>
        <w:t>0</w:t>
      </w:r>
      <w:r w:rsidR="000F14F5" w:rsidRPr="009D0311">
        <w:t xml:space="preserve">, defined as the </w:t>
      </w:r>
      <w:r w:rsidR="00B33E6C" w:rsidRPr="009D0311">
        <w:t xml:space="preserve">average </w:t>
      </w:r>
      <w:r w:rsidR="000F14F5" w:rsidRPr="009D0311">
        <w:t xml:space="preserve">number of secondary infections arising from a primary case in a </w:t>
      </w:r>
      <w:r w:rsidR="00D44651" w:rsidRPr="009D0311">
        <w:t xml:space="preserve">large </w:t>
      </w:r>
      <w:r w:rsidR="000F14F5" w:rsidRPr="009D0311">
        <w:t xml:space="preserve">totally susceptible population. </w:t>
      </w:r>
      <w:r w:rsidRPr="009D0311">
        <w:t xml:space="preserve"> </w:t>
      </w:r>
      <w:r w:rsidR="00C33217" w:rsidRPr="009D0311">
        <w:t xml:space="preserve">R may be further modified by changes in </w:t>
      </w:r>
      <w:r w:rsidRPr="009D0311">
        <w:t>the number, frequency, and closeness of contacts</w:t>
      </w:r>
      <w:r w:rsidR="00C33217" w:rsidRPr="009D0311">
        <w:t xml:space="preserve"> in a population, hygiene practices, seasonal variation</w:t>
      </w:r>
      <w:r w:rsidR="000E155F" w:rsidRPr="009D0311">
        <w:t>,</w:t>
      </w:r>
      <w:r w:rsidR="00DD0736" w:rsidRPr="009D0311">
        <w:t xml:space="preserve"> population </w:t>
      </w:r>
      <w:r w:rsidR="00C33217" w:rsidRPr="009D0311">
        <w:t>demographics</w:t>
      </w:r>
      <w:r w:rsidR="08ADDF9C" w:rsidRPr="009D0311">
        <w:t xml:space="preserve"> and pathogen evolution</w:t>
      </w:r>
      <w:r w:rsidRPr="009D0311">
        <w:t>.</w:t>
      </w:r>
      <w:r w:rsidR="00C33217" w:rsidRPr="009D0311">
        <w:t xml:space="preserve"> Given the myriad of variables contributing to R, it is generally estimated </w:t>
      </w:r>
      <w:r w:rsidR="00A62EBF" w:rsidRPr="009D0311">
        <w:t>from</w:t>
      </w:r>
      <w:r w:rsidR="00C33217" w:rsidRPr="009D0311">
        <w:t xml:space="preserve"> </w:t>
      </w:r>
      <w:r w:rsidR="00A62EBF" w:rsidRPr="009D0311">
        <w:t xml:space="preserve">trends in </w:t>
      </w:r>
      <w:r w:rsidR="00DD0736" w:rsidRPr="009D0311">
        <w:t xml:space="preserve">infections, </w:t>
      </w:r>
      <w:r w:rsidR="00E16916" w:rsidRPr="009D0311">
        <w:t xml:space="preserve">cases, hospitalizations </w:t>
      </w:r>
      <w:r w:rsidR="00CF41D1" w:rsidRPr="009D0311">
        <w:t xml:space="preserve">or </w:t>
      </w:r>
      <w:r w:rsidR="00E16916" w:rsidRPr="009D0311">
        <w:t>deaths</w:t>
      </w:r>
      <w:r w:rsidR="00FF1177" w:rsidRPr="009D0311">
        <w:t xml:space="preserve"> over time</w:t>
      </w:r>
      <w:r w:rsidR="00335C84" w:rsidRPr="009D0311">
        <w:t>,</w:t>
      </w:r>
      <w:r w:rsidR="00C33217" w:rsidRPr="009D0311">
        <w:t xml:space="preserve"> rather than </w:t>
      </w:r>
      <w:r w:rsidR="00E16916" w:rsidRPr="009D0311">
        <w:t>from R</w:t>
      </w:r>
      <w:r w:rsidR="00E16916" w:rsidRPr="009D0311">
        <w:rPr>
          <w:vertAlign w:val="subscript"/>
        </w:rPr>
        <w:t>0</w:t>
      </w:r>
      <w:r w:rsidR="000F14F5" w:rsidRPr="009D0311">
        <w:t xml:space="preserve"> </w:t>
      </w:r>
      <w:r w:rsidRPr="009D0311">
        <w:fldChar w:fldCharType="begin" w:fldLock="1"/>
      </w:r>
      <w:r w:rsidR="00AF1392" w:rsidRPr="009D0311">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009D0311">
        <w:fldChar w:fldCharType="separate"/>
      </w:r>
      <w:r w:rsidR="00647FD8" w:rsidRPr="009D0311">
        <w:rPr>
          <w:noProof/>
        </w:rPr>
        <w:t>(3–6)</w:t>
      </w:r>
      <w:r w:rsidRPr="009D0311">
        <w:fldChar w:fldCharType="end"/>
      </w:r>
      <w:r w:rsidR="00E16916" w:rsidRPr="009D0311">
        <w:t>.</w:t>
      </w:r>
    </w:p>
    <w:p w14:paraId="3B60D31A" w14:textId="1B2BD426" w:rsidR="000F14F5" w:rsidRPr="009D0311" w:rsidRDefault="000F14F5" w:rsidP="00DA5109">
      <w:pPr>
        <w:jc w:val="both"/>
      </w:pPr>
      <w:r w:rsidRPr="009D0311">
        <w:t xml:space="preserve">There are two distinct reproduction numbers than can be derived from data on infection incidence. The instantaneous reproduction number, </w:t>
      </w:r>
      <w:r w:rsidR="00074973" w:rsidRPr="009D0311">
        <w:t xml:space="preserve">henceforth denoted </w:t>
      </w:r>
      <w:r w:rsidR="000902E7" w:rsidRPr="009D0311">
        <w:rPr>
          <w:i/>
          <w:iCs/>
        </w:rPr>
        <w:t>R</w:t>
      </w:r>
      <w:r w:rsidRPr="009D0311">
        <w:rPr>
          <w:i/>
          <w:iCs/>
        </w:rPr>
        <w:t>(t)</w:t>
      </w:r>
      <w:r w:rsidRPr="009D0311">
        <w:t xml:space="preserve">, represents the </w:t>
      </w:r>
      <w:r w:rsidR="00D65331" w:rsidRPr="009D0311">
        <w:t xml:space="preserve">average </w:t>
      </w:r>
      <w:r w:rsidRPr="009D0311">
        <w:t xml:space="preserve">number of individuals someone infected at time </w:t>
      </w:r>
      <w:r w:rsidRPr="009D0311">
        <w:rPr>
          <w:i/>
          <w:iCs/>
        </w:rPr>
        <w:t>t</w:t>
      </w:r>
      <w:r w:rsidRPr="009D0311">
        <w:t xml:space="preserve"> would infect if conditions remained unchanged. Conversely, the case reproduction number, </w:t>
      </w:r>
      <w:r w:rsidRPr="009D0311">
        <w:rPr>
          <w:i/>
          <w:iCs/>
        </w:rPr>
        <w:t>R</w:t>
      </w:r>
      <w:r w:rsidRPr="009D0311">
        <w:rPr>
          <w:i/>
          <w:iCs/>
          <w:vertAlign w:val="subscript"/>
        </w:rPr>
        <w:t>c</w:t>
      </w:r>
      <w:r w:rsidRPr="009D0311">
        <w:rPr>
          <w:i/>
          <w:iCs/>
        </w:rPr>
        <w:t>(t)</w:t>
      </w:r>
      <w:r w:rsidRPr="009D0311">
        <w:t xml:space="preserve">, represents </w:t>
      </w:r>
      <w:r w:rsidR="00D65331" w:rsidRPr="009D0311">
        <w:t>the average number of</w:t>
      </w:r>
      <w:r w:rsidRPr="009D0311">
        <w:t xml:space="preserve"> people an individual infected at time </w:t>
      </w:r>
      <w:r w:rsidRPr="009D0311">
        <w:rPr>
          <w:i/>
          <w:iCs/>
        </w:rPr>
        <w:t>t</w:t>
      </w:r>
      <w:r w:rsidRPr="009D0311">
        <w:t xml:space="preserve"> actually</w:t>
      </w:r>
      <w:r w:rsidRPr="009D0311">
        <w:rPr>
          <w:i/>
          <w:iCs/>
        </w:rPr>
        <w:t xml:space="preserve"> </w:t>
      </w:r>
      <w:r w:rsidRPr="009D0311">
        <w:t xml:space="preserve">infects, which will depend on changes in policy or </w:t>
      </w:r>
      <w:r w:rsidR="00592F61" w:rsidRPr="009D0311">
        <w:t>behaviour</w:t>
      </w:r>
      <w:r w:rsidRPr="009D0311">
        <w:t xml:space="preserve"> over the period of that </w:t>
      </w:r>
      <w:r w:rsidRPr="009D0311">
        <w:lastRenderedPageBreak/>
        <w:t xml:space="preserve">cohort’s infection, and can thus only be estimated in </w:t>
      </w:r>
      <w:r w:rsidR="00957457" w:rsidRPr="009D0311">
        <w:t>retrospect</w:t>
      </w:r>
      <w:r w:rsidRPr="009D0311">
        <w:t xml:space="preserve"> </w:t>
      </w:r>
      <w:r w:rsidRPr="009D0311">
        <w:fldChar w:fldCharType="begin" w:fldLock="1"/>
      </w:r>
      <w:r w:rsidR="00AF1392" w:rsidRPr="009D0311">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Pr="009D0311">
        <w:fldChar w:fldCharType="separate"/>
      </w:r>
      <w:r w:rsidR="00647FD8" w:rsidRPr="009D0311">
        <w:rPr>
          <w:noProof/>
        </w:rPr>
        <w:t>(7)</w:t>
      </w:r>
      <w:r w:rsidRPr="009D0311">
        <w:fldChar w:fldCharType="end"/>
      </w:r>
      <w:r w:rsidRPr="009D0311">
        <w:t xml:space="preserve">. </w:t>
      </w:r>
      <w:r w:rsidR="00957457" w:rsidRPr="009D0311">
        <w:t xml:space="preserve">The work of this paper focusses on the former, </w:t>
      </w:r>
      <w:r w:rsidR="00705994" w:rsidRPr="009D0311">
        <w:t xml:space="preserve">which is better suited to track changes in transmissibility in real-time, and which will reduce immediately following the start of a successful intervention, unlike </w:t>
      </w:r>
      <w:r w:rsidR="00705994" w:rsidRPr="009D0311">
        <w:rPr>
          <w:i/>
          <w:iCs/>
        </w:rPr>
        <w:t>R</w:t>
      </w:r>
      <w:r w:rsidR="00705994" w:rsidRPr="009D0311">
        <w:rPr>
          <w:i/>
          <w:iCs/>
          <w:vertAlign w:val="subscript"/>
        </w:rPr>
        <w:t>c</w:t>
      </w:r>
      <w:r w:rsidR="00705994" w:rsidRPr="009D0311">
        <w:rPr>
          <w:i/>
          <w:iCs/>
        </w:rPr>
        <w:t>(t)</w:t>
      </w:r>
      <w:r w:rsidR="00705994" w:rsidRPr="009D0311">
        <w:t xml:space="preserve"> which will change gradually and is only possible to calculate with hindsight </w:t>
      </w:r>
      <w:r w:rsidRPr="009D0311">
        <w:fldChar w:fldCharType="begin" w:fldLock="1"/>
      </w:r>
      <w:r w:rsidR="00AF1392" w:rsidRPr="009D0311">
        <w: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instrText>
      </w:r>
      <w:r w:rsidRPr="009D0311">
        <w:fldChar w:fldCharType="separate"/>
      </w:r>
      <w:r w:rsidR="00647FD8" w:rsidRPr="009D0311">
        <w:rPr>
          <w:noProof/>
        </w:rPr>
        <w:t>(8)</w:t>
      </w:r>
      <w:r w:rsidRPr="009D0311">
        <w:fldChar w:fldCharType="end"/>
      </w:r>
      <w:r w:rsidR="00957457" w:rsidRPr="009D0311">
        <w:t>.</w:t>
      </w:r>
      <w:r w:rsidR="00705994" w:rsidRPr="009D0311">
        <w:t xml:space="preserve"> </w:t>
      </w:r>
    </w:p>
    <w:p w14:paraId="043B7BB0" w14:textId="464986E2" w:rsidR="00586915" w:rsidRPr="009D0311" w:rsidRDefault="00C33217" w:rsidP="00DA5109">
      <w:pPr>
        <w:jc w:val="both"/>
      </w:pPr>
      <w:bookmarkStart w:id="1" w:name="_Hlk61522985"/>
      <w:bookmarkEnd w:id="0"/>
      <w:r w:rsidRPr="009D0311">
        <w:t xml:space="preserve">A simple </w:t>
      </w:r>
      <w:r w:rsidR="00242AD8" w:rsidRPr="009D0311">
        <w:t xml:space="preserve">and widely </w:t>
      </w:r>
      <w:r w:rsidR="006519B9" w:rsidRPr="009D0311">
        <w:t xml:space="preserve">used </w:t>
      </w:r>
      <w:r w:rsidR="00F67C90" w:rsidRPr="009D0311">
        <w:t>approach to</w:t>
      </w:r>
      <w:r w:rsidRPr="009D0311">
        <w:t xml:space="preserve"> estimat</w:t>
      </w:r>
      <w:r w:rsidR="002E334A" w:rsidRPr="009D0311">
        <w:t>e</w:t>
      </w:r>
      <w:r w:rsidRPr="009D0311">
        <w:t xml:space="preserve"> the effective reproduction number is via </w:t>
      </w:r>
      <w:r w:rsidR="00765B8B" w:rsidRPr="009D0311">
        <w:t xml:space="preserve">the renewal equation, which uses as inputs </w:t>
      </w:r>
      <w:r w:rsidR="00DD0736" w:rsidRPr="009D0311">
        <w:t xml:space="preserve">the generation time distribution, </w:t>
      </w:r>
      <w:r w:rsidR="000F14F5" w:rsidRPr="009D0311">
        <w:rPr>
          <w:rFonts w:cstheme="minorHAnsi"/>
          <w:i/>
          <w:iCs/>
        </w:rPr>
        <w:t>ω</w:t>
      </w:r>
      <w:r w:rsidR="00DD0736" w:rsidRPr="009D0311">
        <w:rPr>
          <w:i/>
          <w:iCs/>
        </w:rPr>
        <w:t>(</w:t>
      </w:r>
      <w:r w:rsidR="00DD0736" w:rsidRPr="009D0311">
        <w:rPr>
          <w:rFonts w:cstheme="minorHAnsi"/>
          <w:i/>
          <w:iCs/>
        </w:rPr>
        <w:t>τ</w:t>
      </w:r>
      <w:r w:rsidR="00DD0736" w:rsidRPr="009D0311">
        <w:rPr>
          <w:i/>
          <w:iCs/>
        </w:rPr>
        <w:t>)</w:t>
      </w:r>
      <w:r w:rsidR="00DD0736" w:rsidRPr="009D0311">
        <w:t xml:space="preserve"> </w:t>
      </w:r>
      <w:r w:rsidR="00346226" w:rsidRPr="009D0311">
        <w:t>(</w:t>
      </w:r>
      <w:r w:rsidR="00DD0736" w:rsidRPr="009D0311">
        <w:t>the distribution of times</w:t>
      </w:r>
      <w:r w:rsidR="00705994" w:rsidRPr="009D0311">
        <w:t>,</w:t>
      </w:r>
      <w:r w:rsidR="00DD0736" w:rsidRPr="009D0311">
        <w:t xml:space="preserve"> </w:t>
      </w:r>
      <w:r w:rsidR="003D077E" w:rsidRPr="009D0311">
        <w:rPr>
          <w:rFonts w:cstheme="minorHAnsi"/>
          <w:i/>
          <w:iCs/>
        </w:rPr>
        <w:t>τ</w:t>
      </w:r>
      <w:r w:rsidR="00705994" w:rsidRPr="009D0311">
        <w:rPr>
          <w:rFonts w:cstheme="minorHAnsi"/>
        </w:rPr>
        <w:t>,</w:t>
      </w:r>
      <w:r w:rsidR="003D077E" w:rsidRPr="009D0311">
        <w:t xml:space="preserve"> </w:t>
      </w:r>
      <w:r w:rsidR="00803848" w:rsidRPr="009D0311">
        <w:t>between infection in a case and infection of their</w:t>
      </w:r>
      <w:r w:rsidR="0095037F" w:rsidRPr="009D0311">
        <w:t xml:space="preserve"> infector</w:t>
      </w:r>
      <w:r w:rsidR="00346226" w:rsidRPr="009D0311">
        <w:t>)</w:t>
      </w:r>
      <w:r w:rsidR="00DD0736" w:rsidRPr="009D0311">
        <w:t xml:space="preserve"> </w:t>
      </w:r>
      <w:r w:rsidRPr="009D0311">
        <w:t>and the time-series of infection incidence</w:t>
      </w:r>
      <w:r w:rsidR="00957457" w:rsidRPr="009D0311">
        <w:t xml:space="preserve"> </w:t>
      </w:r>
      <w:r w:rsidR="00957457" w:rsidRPr="009D0311">
        <w:fldChar w:fldCharType="begin" w:fldLock="1"/>
      </w:r>
      <w:r w:rsidR="00AF1392" w:rsidRPr="009D0311">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sidRPr="009D0311">
        <w:fldChar w:fldCharType="separate"/>
      </w:r>
      <w:r w:rsidR="00647FD8" w:rsidRPr="009D0311">
        <w:rPr>
          <w:noProof/>
        </w:rPr>
        <w:t>(7)</w:t>
      </w:r>
      <w:r w:rsidR="00957457" w:rsidRPr="009D0311">
        <w:fldChar w:fldCharType="end"/>
      </w:r>
      <w:r w:rsidR="007D32E5" w:rsidRPr="009D0311">
        <w:t>.</w:t>
      </w:r>
      <w:r w:rsidR="00DF726D" w:rsidRPr="009D0311">
        <w:t xml:space="preserve"> </w:t>
      </w:r>
      <w:r w:rsidR="009D219E" w:rsidRPr="009D0311">
        <w:t xml:space="preserve">In this method, all infected individuals are assumed to have the same infectious profile over time, </w:t>
      </w:r>
      <w:r w:rsidR="00A64CB7" w:rsidRPr="009D0311">
        <w:t>characterized</w:t>
      </w:r>
      <w:r w:rsidR="009D219E" w:rsidRPr="009D0311">
        <w:t xml:space="preserve"> by the generation time distribution, and </w:t>
      </w:r>
      <w:r w:rsidR="00A024A0" w:rsidRPr="009D0311">
        <w:t xml:space="preserve">are assumed </w:t>
      </w:r>
      <w:r w:rsidR="009D219E" w:rsidRPr="009D0311">
        <w:t xml:space="preserve">to </w:t>
      </w:r>
      <w:r w:rsidR="00A024A0" w:rsidRPr="009D0311">
        <w:t xml:space="preserve">generate the same average number of secondary cases. </w:t>
      </w:r>
    </w:p>
    <w:p w14:paraId="2DDD9FF5" w14:textId="47920795" w:rsidR="00B81FA8" w:rsidRPr="009D0311" w:rsidRDefault="00586915" w:rsidP="00B81FA8">
      <w:pPr>
        <w:jc w:val="both"/>
      </w:pPr>
      <w:r w:rsidRPr="009D0311">
        <w:t xml:space="preserve">However, </w:t>
      </w:r>
      <w:r w:rsidR="002F4A21" w:rsidRPr="009D0311">
        <w:t xml:space="preserve">variation </w:t>
      </w:r>
      <w:r w:rsidR="00C42195" w:rsidRPr="009D0311">
        <w:t>in</w:t>
      </w:r>
      <w:r w:rsidRPr="009D0311">
        <w:t xml:space="preserve"> infectious profiles</w:t>
      </w:r>
      <w:r w:rsidR="00C42195" w:rsidRPr="009D0311">
        <w:t xml:space="preserve"> may results from biological and behavioural differences between individuals</w:t>
      </w:r>
      <w:r w:rsidR="0079066E" w:rsidRPr="009D0311">
        <w:t xml:space="preserve">. </w:t>
      </w:r>
      <w:r w:rsidR="00A64CB7" w:rsidRPr="009D0311">
        <w:t xml:space="preserve">An example of biological differences is clinical presentation resulting in </w:t>
      </w:r>
      <w:r w:rsidRPr="009D0311">
        <w:t xml:space="preserve">symptomatic </w:t>
      </w:r>
      <w:r w:rsidR="00A64CB7" w:rsidRPr="009D0311">
        <w:t>or</w:t>
      </w:r>
      <w:r w:rsidRPr="009D0311">
        <w:t xml:space="preserve"> </w:t>
      </w:r>
      <w:r w:rsidR="003B10D2" w:rsidRPr="009D0311">
        <w:t xml:space="preserve">asymptomatic </w:t>
      </w:r>
      <w:r w:rsidR="00A64CB7" w:rsidRPr="009D0311">
        <w:t>infection</w:t>
      </w:r>
      <w:r w:rsidR="00AC238F" w:rsidRPr="009D0311">
        <w:t>. S</w:t>
      </w:r>
      <w:r w:rsidR="000D1AC3" w:rsidRPr="009D0311">
        <w:t>imilarly</w:t>
      </w:r>
      <w:r w:rsidR="00A64CB7" w:rsidRPr="009D0311">
        <w:t>,</w:t>
      </w:r>
      <w:r w:rsidR="000D1AC3" w:rsidRPr="009D0311">
        <w:t xml:space="preserve"> a subset of symptomatic individuals may change </w:t>
      </w:r>
      <w:r w:rsidR="00AC238F" w:rsidRPr="009D0311">
        <w:t xml:space="preserve">their </w:t>
      </w:r>
      <w:r w:rsidR="000D1AC3" w:rsidRPr="009D0311">
        <w:t xml:space="preserve">behaviour to limit their social contacts (self-isolation), as is currently mandated in UK law for both confirmed SARS-CoV-2 cases and their immediate household. </w:t>
      </w:r>
      <w:r w:rsidR="00B81FA8" w:rsidRPr="009D0311">
        <w:t>Interventions that alter viral dynamics, resulting in faster viral clearance or a reduced viral load, for example though deployment of novel antivirals (e.g. ART) or through vaccination priming the immune response in a subset of individuals</w:t>
      </w:r>
      <w:r w:rsidR="0028213D" w:rsidRPr="009D0311">
        <w:t>, may also contribute to differences in infectious profile between cases</w:t>
      </w:r>
      <w:r w:rsidR="00B81FA8" w:rsidRPr="009D0311">
        <w:t xml:space="preserve">.  </w:t>
      </w:r>
    </w:p>
    <w:p w14:paraId="43921333" w14:textId="6906D8F0" w:rsidR="00515F79" w:rsidRPr="009D0311" w:rsidRDefault="00335C84" w:rsidP="001222F5">
      <w:pPr>
        <w:jc w:val="both"/>
      </w:pPr>
      <w:r w:rsidRPr="009D0311">
        <w:t xml:space="preserve">The generation </w:t>
      </w:r>
      <w:r w:rsidR="002374C0" w:rsidRPr="009D0311">
        <w:t>time</w:t>
      </w:r>
      <w:r w:rsidR="00957457" w:rsidRPr="009D0311">
        <w:t xml:space="preserve"> distribution</w:t>
      </w:r>
      <w:r w:rsidR="002374C0" w:rsidRPr="009D0311">
        <w:t xml:space="preserve"> </w:t>
      </w:r>
      <w:r w:rsidRPr="009D0311">
        <w:t xml:space="preserve">is hard to </w:t>
      </w:r>
      <w:r w:rsidR="002F4A21" w:rsidRPr="009D0311">
        <w:t xml:space="preserve">estimate </w:t>
      </w:r>
      <w:r w:rsidRPr="009D0311">
        <w:t xml:space="preserve">directly, given that it is often </w:t>
      </w:r>
      <w:r w:rsidR="00DD0736" w:rsidRPr="009D0311">
        <w:t xml:space="preserve">difficult </w:t>
      </w:r>
      <w:r w:rsidRPr="009D0311">
        <w:t>to identify the exact timing of an infection event</w:t>
      </w:r>
      <w:r w:rsidR="00495501" w:rsidRPr="009D0311">
        <w:t xml:space="preserve">, let alone the </w:t>
      </w:r>
      <w:r w:rsidR="002F4A21" w:rsidRPr="009D0311">
        <w:t xml:space="preserve">timing of two sequential infection events </w:t>
      </w:r>
      <w:r w:rsidR="00495501" w:rsidRPr="009D0311">
        <w:t xml:space="preserve">required </w:t>
      </w:r>
      <w:r w:rsidR="00C26C19" w:rsidRPr="009D0311">
        <w:t xml:space="preserve">for </w:t>
      </w:r>
      <w:r w:rsidR="00DD0736" w:rsidRPr="009D0311">
        <w:t xml:space="preserve">inference of </w:t>
      </w:r>
      <w:r w:rsidR="00C26C19" w:rsidRPr="009D0311">
        <w:t xml:space="preserve">the generation </w:t>
      </w:r>
      <w:r w:rsidR="00B6494D" w:rsidRPr="009D0311">
        <w:t>time</w:t>
      </w:r>
      <w:r w:rsidR="00957457" w:rsidRPr="009D0311">
        <w:t xml:space="preserve"> distribution</w:t>
      </w:r>
      <w:r w:rsidRPr="009D0311">
        <w:t xml:space="preserve">. </w:t>
      </w:r>
      <w:r w:rsidR="00515F79" w:rsidRPr="009D0311">
        <w:t>One of two approaches is typically used:</w:t>
      </w:r>
    </w:p>
    <w:p w14:paraId="5C345613" w14:textId="77777777" w:rsidR="00515F79" w:rsidRPr="009D0311" w:rsidRDefault="00515F79" w:rsidP="00407783">
      <w:pPr>
        <w:pStyle w:val="ListParagraph"/>
        <w:numPr>
          <w:ilvl w:val="0"/>
          <w:numId w:val="13"/>
        </w:numPr>
        <w:jc w:val="both"/>
      </w:pPr>
      <w:r w:rsidRPr="009D0311">
        <w:t>Fitting a generation time distribution to infector-infectee relationships where the time of infection of the index case and infection of the secondary case are unambiguously known</w:t>
      </w:r>
    </w:p>
    <w:p w14:paraId="556831F9" w14:textId="70B75CA4" w:rsidR="00515F79" w:rsidRPr="009D0311" w:rsidRDefault="002F4A21" w:rsidP="00407783">
      <w:pPr>
        <w:pStyle w:val="ListParagraph"/>
        <w:numPr>
          <w:ilvl w:val="0"/>
          <w:numId w:val="13"/>
        </w:numPr>
        <w:jc w:val="both"/>
      </w:pPr>
      <w:r w:rsidRPr="009D0311">
        <w:t xml:space="preserve">Estimating via </w:t>
      </w:r>
      <w:r w:rsidR="00335C84" w:rsidRPr="009D0311">
        <w:t>the serial interval distribution</w:t>
      </w:r>
      <w:r w:rsidR="00407783" w:rsidRPr="009D0311">
        <w:t xml:space="preserve"> (the time </w:t>
      </w:r>
      <w:r w:rsidR="00D41D95" w:rsidRPr="009D0311">
        <w:t xml:space="preserve">between </w:t>
      </w:r>
      <w:r w:rsidR="00407783" w:rsidRPr="009D0311">
        <w:t xml:space="preserve">symptom onset in a case </w:t>
      </w:r>
      <w:r w:rsidR="00D41D95" w:rsidRPr="009D0311">
        <w:t xml:space="preserve">and </w:t>
      </w:r>
      <w:r w:rsidR="00407783" w:rsidRPr="009D0311">
        <w:t xml:space="preserve">symptom onset </w:t>
      </w:r>
      <w:r w:rsidR="00D41D95" w:rsidRPr="009D0311">
        <w:t>of their infector</w:t>
      </w:r>
      <w:r w:rsidR="00407783" w:rsidRPr="009D0311">
        <w:t xml:space="preserve">), which is much easier to measure. This is done </w:t>
      </w:r>
      <w:r w:rsidR="00E637CB" w:rsidRPr="009D0311">
        <w:t>either by assuming the</w:t>
      </w:r>
      <w:r w:rsidR="00515F79" w:rsidRPr="009D0311">
        <w:t xml:space="preserve"> generation time distribution and serial interval distribution</w:t>
      </w:r>
      <w:r w:rsidR="00E637CB" w:rsidRPr="009D0311">
        <w:t xml:space="preserve"> are equivalent, or by </w:t>
      </w:r>
      <w:r w:rsidR="00515F79" w:rsidRPr="009D0311">
        <w:t xml:space="preserve">convolution with </w:t>
      </w:r>
      <w:r w:rsidR="00E637CB" w:rsidRPr="009D0311">
        <w:t xml:space="preserve">the incubation period distribution (the time from infection to onset of symptoms). </w:t>
      </w:r>
      <w:r w:rsidR="00515F79" w:rsidRPr="009D0311">
        <w:t>T</w:t>
      </w:r>
      <w:r w:rsidR="00E637CB" w:rsidRPr="009D0311">
        <w:t xml:space="preserve">he optimal approach </w:t>
      </w:r>
      <w:r w:rsidR="00515F79" w:rsidRPr="009D0311">
        <w:t xml:space="preserve">will </w:t>
      </w:r>
      <w:r w:rsidR="00E637CB" w:rsidRPr="009D0311">
        <w:t xml:space="preserve">depend upon the </w:t>
      </w:r>
      <w:r w:rsidR="00515F79" w:rsidRPr="009D0311">
        <w:t xml:space="preserve">joint </w:t>
      </w:r>
      <w:r w:rsidR="00E637CB" w:rsidRPr="009D0311">
        <w:t xml:space="preserve">relationship of </w:t>
      </w:r>
      <w:r w:rsidR="00144B9F" w:rsidRPr="009D0311">
        <w:t xml:space="preserve">the </w:t>
      </w:r>
      <w:r w:rsidR="00E637CB" w:rsidRPr="009D0311">
        <w:t>infectious</w:t>
      </w:r>
      <w:r w:rsidR="00144B9F" w:rsidRPr="009D0311">
        <w:t xml:space="preserve"> distribution</w:t>
      </w:r>
      <w:r w:rsidR="008E6BDA" w:rsidRPr="009D0311">
        <w:t xml:space="preserve"> and</w:t>
      </w:r>
      <w:r w:rsidR="00E637CB" w:rsidRPr="009D0311">
        <w:t xml:space="preserve"> the </w:t>
      </w:r>
      <w:r w:rsidR="00407783" w:rsidRPr="009D0311">
        <w:t>incubation period</w:t>
      </w:r>
      <w:r w:rsidR="00E637CB" w:rsidRPr="009D0311">
        <w:t xml:space="preserve"> </w:t>
      </w:r>
      <w:r w:rsidR="00DD0736" w:rsidRPr="009D0311">
        <w:fldChar w:fldCharType="begin" w:fldLock="1"/>
      </w:r>
      <w:r w:rsidR="00AF1392" w:rsidRPr="009D0311">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AF1392" w:rsidRPr="009D0311">
        <w:rPr>
          <w:rFonts w:ascii="Cambria Math" w:hAnsi="Cambria Math" w:cs="Cambria Math"/>
        </w:rPr>
        <w:instrText>↵</w:instrText>
      </w:r>
      <w:r w:rsidR="00AF1392" w:rsidRPr="009D0311">
        <w:instrText>erent-and not always explicitly stated-assumptions about the relationship between infectiousness and symptoms, resulting in di</w:instrText>
      </w:r>
      <w:r w:rsidR="00AF1392" w:rsidRPr="009D0311">
        <w:rPr>
          <w:rFonts w:ascii="Cambria Math" w:hAnsi="Cambria Math" w:cs="Cambria Math"/>
        </w:rPr>
        <w:instrText>↵</w:instrText>
      </w:r>
      <w:r w:rsidR="00AF1392" w:rsidRPr="009D0311">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w:instrText>
      </w:r>
      <w:r w:rsidR="00AF1392" w:rsidRPr="009D0311">
        <w:rPr>
          <w:rFonts w:ascii="Cambria Math" w:hAnsi="Cambria Math" w:cs="Cambria Math"/>
        </w:rPr>
        <w:instrText>↵</w:instrText>
      </w:r>
      <w:r w:rsidR="00AF1392" w:rsidRPr="009D0311">
        <w:instrText>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9)","plainTextFormattedCitation":"(9)","previouslyFormattedCitation":"(9)"},"properties":{"noteIndex":0},"schema":"https://github.com/citation-style-language/schema/raw/master/csl-citation.json"}</w:instrText>
      </w:r>
      <w:r w:rsidR="00DD0736" w:rsidRPr="009D0311">
        <w:fldChar w:fldCharType="separate"/>
      </w:r>
      <w:r w:rsidR="00647FD8" w:rsidRPr="009D0311">
        <w:rPr>
          <w:noProof/>
        </w:rPr>
        <w:t>(9)</w:t>
      </w:r>
      <w:r w:rsidR="00DD0736" w:rsidRPr="009D0311">
        <w:fldChar w:fldCharType="end"/>
      </w:r>
      <w:r w:rsidR="00335C84" w:rsidRPr="009D0311">
        <w:t xml:space="preserve">.  </w:t>
      </w:r>
      <w:bookmarkEnd w:id="1"/>
      <w:r w:rsidR="00BC275D" w:rsidRPr="009D0311">
        <w:t xml:space="preserve">It is worth noting that the observed </w:t>
      </w:r>
      <w:r w:rsidRPr="009D0311">
        <w:t xml:space="preserve">distribution of </w:t>
      </w:r>
      <w:r w:rsidR="00BC275D" w:rsidRPr="009D0311">
        <w:t xml:space="preserve">serial intervals </w:t>
      </w:r>
      <w:r w:rsidRPr="009D0311">
        <w:t>is also affected by</w:t>
      </w:r>
      <w:r w:rsidR="00BC275D" w:rsidRPr="009D0311">
        <w:t xml:space="preserve"> epidemic dynamics at the time of measurement. For example, in an exponentially growing outbreak, there will be many more recent infected who are potential infectors, so long serial intervals will be censored </w:t>
      </w:r>
      <w:r w:rsidR="00BC275D" w:rsidRPr="009D0311">
        <w:fldChar w:fldCharType="begin" w:fldLock="1"/>
      </w:r>
      <w:r w:rsidR="00AF1392" w:rsidRPr="009D0311">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10)","plainTextFormattedCitation":"(10)","previouslyFormattedCitation":"(10)"},"properties":{"noteIndex":0},"schema":"https://github.com/citation-style-language/schema/raw/master/csl-citation.json"}</w:instrText>
      </w:r>
      <w:r w:rsidR="00BC275D" w:rsidRPr="009D0311">
        <w:fldChar w:fldCharType="separate"/>
      </w:r>
      <w:r w:rsidR="00647FD8" w:rsidRPr="009D0311">
        <w:rPr>
          <w:noProof/>
        </w:rPr>
        <w:t>(10)</w:t>
      </w:r>
      <w:r w:rsidR="00BC275D" w:rsidRPr="009D0311">
        <w:fldChar w:fldCharType="end"/>
      </w:r>
      <w:r w:rsidR="00BC275D" w:rsidRPr="009D0311">
        <w:t xml:space="preserve">. </w:t>
      </w:r>
    </w:p>
    <w:p w14:paraId="2F2A241F" w14:textId="0D74A941" w:rsidR="00FE17EC" w:rsidRPr="009D0311" w:rsidRDefault="00607D52" w:rsidP="001222F5">
      <w:pPr>
        <w:jc w:val="both"/>
      </w:pPr>
      <w:r w:rsidRPr="009D0311">
        <w:t>In a novel outbreak, initial estimates of the</w:t>
      </w:r>
      <w:r w:rsidR="00FE17EC" w:rsidRPr="009D0311">
        <w:t xml:space="preserve"> generation time distribution</w:t>
      </w:r>
      <w:r w:rsidRPr="009D0311">
        <w:t xml:space="preserve"> are typically</w:t>
      </w:r>
      <w:r w:rsidR="00FE17EC" w:rsidRPr="009D0311">
        <w:t xml:space="preserve"> based on </w:t>
      </w:r>
      <w:r w:rsidRPr="009D0311">
        <w:t xml:space="preserve">an analysis of </w:t>
      </w:r>
      <w:r w:rsidR="00FE17EC" w:rsidRPr="009D0311">
        <w:t xml:space="preserve">the </w:t>
      </w:r>
      <w:r w:rsidRPr="009D0311">
        <w:t>“</w:t>
      </w:r>
      <w:r w:rsidR="00FE17EC" w:rsidRPr="009D0311">
        <w:t>first few hundred cases</w:t>
      </w:r>
      <w:r w:rsidRPr="009D0311">
        <w:t>”</w:t>
      </w:r>
      <w:r w:rsidR="00FE17EC" w:rsidRPr="009D0311">
        <w:t xml:space="preserve"> (FFHC)</w:t>
      </w:r>
      <w:r w:rsidR="00AF1392" w:rsidRPr="009D0311">
        <w:t xml:space="preserve"> </w:t>
      </w:r>
      <w:r w:rsidR="00AF1392" w:rsidRPr="009D0311">
        <w:fldChar w:fldCharType="begin" w:fldLock="1"/>
      </w:r>
      <w:r w:rsidR="00AF1392" w:rsidRPr="009D0311">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1–15)","plainTextFormattedCitation":"(11–15)","previouslyFormattedCitation":"(11–15)"},"properties":{"noteIndex":0},"schema":"https://github.com/citation-style-language/schema/raw/master/csl-citation.json"}</w:instrText>
      </w:r>
      <w:r w:rsidR="00AF1392" w:rsidRPr="009D0311">
        <w:fldChar w:fldCharType="separate"/>
      </w:r>
      <w:r w:rsidR="00AF1392" w:rsidRPr="009D0311">
        <w:rPr>
          <w:noProof/>
        </w:rPr>
        <w:t>(11–15)</w:t>
      </w:r>
      <w:r w:rsidR="00AF1392" w:rsidRPr="009D0311">
        <w:fldChar w:fldCharType="end"/>
      </w:r>
      <w:r w:rsidR="00A7202B" w:rsidRPr="009D0311">
        <w:t xml:space="preserve">, with </w:t>
      </w:r>
      <w:r w:rsidR="00CE6F6F" w:rsidRPr="009D0311">
        <w:t>little</w:t>
      </w:r>
      <w:r w:rsidR="00A7202B" w:rsidRPr="009D0311">
        <w:t xml:space="preserve"> </w:t>
      </w:r>
      <w:r w:rsidR="00D85E37" w:rsidRPr="009D0311">
        <w:t>emphasis on</w:t>
      </w:r>
      <w:r w:rsidR="00A7202B" w:rsidRPr="009D0311">
        <w:t xml:space="preserve"> characteriz</w:t>
      </w:r>
      <w:r w:rsidR="00D85E37" w:rsidRPr="009D0311">
        <w:t>ing</w:t>
      </w:r>
      <w:r w:rsidR="00A7202B" w:rsidRPr="009D0311">
        <w:t xml:space="preserve"> heterogeneities among infected individuals. </w:t>
      </w:r>
    </w:p>
    <w:p w14:paraId="7526156A" w14:textId="314B5F8B" w:rsidR="00E81923" w:rsidRPr="009D0311" w:rsidRDefault="00A04A4A" w:rsidP="001222F5">
      <w:pPr>
        <w:jc w:val="both"/>
      </w:pPr>
      <w:bookmarkStart w:id="2" w:name="_Hlk68034721"/>
      <w:r w:rsidRPr="009D0311">
        <w:t xml:space="preserve">In this paper, we derive a multi-type equivalent of the </w:t>
      </w:r>
      <w:r w:rsidR="002E334A" w:rsidRPr="009D0311">
        <w:t xml:space="preserve">renewal equation </w:t>
      </w:r>
      <w:r w:rsidRPr="009D0311">
        <w:t>which accounts for heterogeneity in infectious profiles</w:t>
      </w:r>
      <w:r w:rsidR="009A2F9C" w:rsidRPr="009D0311">
        <w:t xml:space="preserve"> including </w:t>
      </w:r>
      <w:r w:rsidR="000919C8" w:rsidRPr="009D0311">
        <w:t xml:space="preserve">variation in case isolation </w:t>
      </w:r>
      <w:r w:rsidR="00592F61" w:rsidRPr="009D0311">
        <w:t>behaviour</w:t>
      </w:r>
      <w:r w:rsidR="000919C8" w:rsidRPr="009D0311">
        <w:t xml:space="preserve">, </w:t>
      </w:r>
      <w:r w:rsidR="009A2F9C" w:rsidRPr="009D0311">
        <w:t>symptomatic/asymptomatic infection, and heterogeneity introduced owing to vaccine roll-out</w:t>
      </w:r>
      <w:r w:rsidR="00E81923" w:rsidRPr="009D0311">
        <w:t>. We then</w:t>
      </w:r>
      <w:r w:rsidRPr="009D0311">
        <w:t xml:space="preserve"> explore how much the </w:t>
      </w:r>
      <w:r w:rsidR="00311960" w:rsidRPr="009D0311">
        <w:t xml:space="preserve">corresponding estimated </w:t>
      </w:r>
      <w:r w:rsidRPr="009D0311">
        <w:t>R differs from a “naïve” R derived from a single-type branching process</w:t>
      </w:r>
      <w:r w:rsidR="00277D3F" w:rsidRPr="009D0311">
        <w:t xml:space="preserve"> based on </w:t>
      </w:r>
      <w:r w:rsidR="00607D52" w:rsidRPr="009D0311">
        <w:t xml:space="preserve">a single generation time distribution </w:t>
      </w:r>
      <w:r w:rsidR="00E81923" w:rsidRPr="009D0311">
        <w:t xml:space="preserve">that does not account for </w:t>
      </w:r>
      <w:r w:rsidR="00607D52" w:rsidRPr="009D0311">
        <w:t xml:space="preserve">variation caused by </w:t>
      </w:r>
      <w:r w:rsidR="000919C8" w:rsidRPr="009D0311">
        <w:t xml:space="preserve">case isolation, </w:t>
      </w:r>
      <w:r w:rsidR="00E81923" w:rsidRPr="009D0311">
        <w:t>asymptomatic transmission, or vaccination</w:t>
      </w:r>
      <w:r w:rsidRPr="009D0311">
        <w:t xml:space="preserve">. </w:t>
      </w:r>
    </w:p>
    <w:p w14:paraId="45B68D5C" w14:textId="5577C5E6" w:rsidR="000902E7" w:rsidRPr="009D0311" w:rsidRDefault="00A04A4A" w:rsidP="0001687B">
      <w:pPr>
        <w:jc w:val="both"/>
      </w:pPr>
      <w:r w:rsidRPr="009D0311">
        <w:t xml:space="preserve">We </w:t>
      </w:r>
      <w:r w:rsidR="00A272E8" w:rsidRPr="009D0311">
        <w:t>consider two applications</w:t>
      </w:r>
      <w:r w:rsidR="00607D52" w:rsidRPr="009D0311">
        <w:t>:</w:t>
      </w:r>
      <w:r w:rsidR="00A272E8" w:rsidRPr="009D0311">
        <w:t xml:space="preserve"> to </w:t>
      </w:r>
      <w:r w:rsidR="008E6BDA" w:rsidRPr="009D0311">
        <w:t xml:space="preserve">Ebola Virus Disease in Guinea </w:t>
      </w:r>
      <w:r w:rsidR="00A272E8" w:rsidRPr="009D0311">
        <w:t xml:space="preserve">in </w:t>
      </w:r>
      <w:r w:rsidR="008E6BDA" w:rsidRPr="009D0311">
        <w:t>2014</w:t>
      </w:r>
      <w:r w:rsidR="00A272E8" w:rsidRPr="009D0311">
        <w:t>-</w:t>
      </w:r>
      <w:r w:rsidR="008E6BDA" w:rsidRPr="009D0311">
        <w:t xml:space="preserve">15, and </w:t>
      </w:r>
      <w:r w:rsidR="00A272E8" w:rsidRPr="009D0311">
        <w:t xml:space="preserve">to </w:t>
      </w:r>
      <w:r w:rsidRPr="009D0311">
        <w:t xml:space="preserve">SARS-CoV-2 in the UK </w:t>
      </w:r>
      <w:r w:rsidR="008E6BDA" w:rsidRPr="009D0311">
        <w:t>between March 2020 and January 2021</w:t>
      </w:r>
      <w:r w:rsidR="00AE0238" w:rsidRPr="009D0311">
        <w:t xml:space="preserve">, </w:t>
      </w:r>
      <w:r w:rsidR="00AC40DF" w:rsidRPr="009D0311">
        <w:t xml:space="preserve">to illustrate </w:t>
      </w:r>
      <w:r w:rsidR="00AE0238" w:rsidRPr="009D0311">
        <w:t xml:space="preserve">the </w:t>
      </w:r>
      <w:r w:rsidR="00EC0DE5" w:rsidRPr="009D0311">
        <w:t xml:space="preserve">potential </w:t>
      </w:r>
      <w:r w:rsidR="00AE0238" w:rsidRPr="009D0311">
        <w:t xml:space="preserve">impact on R estimates of neglecting heterogeneities due to </w:t>
      </w:r>
      <w:r w:rsidR="000919C8" w:rsidRPr="009D0311">
        <w:t xml:space="preserve">case isolation and </w:t>
      </w:r>
      <w:r w:rsidR="00AE0238" w:rsidRPr="009D0311">
        <w:t>asymptomatic transmissio</w:t>
      </w:r>
      <w:r w:rsidR="000919C8" w:rsidRPr="009D0311">
        <w:t>n</w:t>
      </w:r>
      <w:r w:rsidR="00AE0238" w:rsidRPr="009D0311">
        <w:t>.</w:t>
      </w:r>
    </w:p>
    <w:p w14:paraId="13F3CFF6" w14:textId="27C06E93" w:rsidR="00E64F66" w:rsidRPr="009D0311" w:rsidRDefault="00E64F66" w:rsidP="007B5B78">
      <w:pPr>
        <w:rPr>
          <w:b/>
          <w:bCs/>
        </w:rPr>
      </w:pPr>
      <w:bookmarkStart w:id="3" w:name="_Hlk68032867"/>
      <w:bookmarkEnd w:id="2"/>
      <w:r w:rsidRPr="009D0311">
        <w:rPr>
          <w:b/>
          <w:bCs/>
        </w:rPr>
        <w:lastRenderedPageBreak/>
        <w:t>Method</w:t>
      </w:r>
      <w:r w:rsidR="005C3B83" w:rsidRPr="009D0311">
        <w:rPr>
          <w:b/>
          <w:bCs/>
        </w:rPr>
        <w:t>s</w:t>
      </w:r>
    </w:p>
    <w:p w14:paraId="3F340CB9" w14:textId="286D5A32" w:rsidR="00E64F66" w:rsidRPr="009D0311" w:rsidRDefault="00E64F66" w:rsidP="00DA5109">
      <w:pPr>
        <w:jc w:val="both"/>
        <w:rPr>
          <w:i/>
          <w:iCs/>
        </w:rPr>
      </w:pPr>
      <w:r w:rsidRPr="009D0311">
        <w:rPr>
          <w:i/>
          <w:iCs/>
        </w:rPr>
        <w:t xml:space="preserve">Single-type </w:t>
      </w:r>
      <w:r w:rsidR="00607D52" w:rsidRPr="009D0311">
        <w:rPr>
          <w:i/>
          <w:iCs/>
        </w:rPr>
        <w:t>renewal equation</w:t>
      </w:r>
    </w:p>
    <w:p w14:paraId="4AD8F796" w14:textId="3E6BE11B" w:rsidR="00E64F66" w:rsidRPr="009D0311" w:rsidRDefault="00E64F66" w:rsidP="00DA5109">
      <w:pPr>
        <w:jc w:val="both"/>
      </w:pPr>
      <w:r w:rsidRPr="009D0311">
        <w:t xml:space="preserve">For a single-type </w:t>
      </w:r>
      <w:r w:rsidR="00607D52" w:rsidRPr="009D0311">
        <w:t>epidemic</w:t>
      </w:r>
      <w:r w:rsidR="00274B15" w:rsidRPr="009D0311">
        <w:t>,</w:t>
      </w:r>
      <w:r w:rsidRPr="009D0311">
        <w:t xml:space="preserve"> the renewal equation gives the relationship between the</w:t>
      </w:r>
      <w:r w:rsidR="00D44FB0" w:rsidRPr="009D0311">
        <w:t xml:space="preserve"> </w:t>
      </w:r>
      <w:r w:rsidR="004F7819" w:rsidRPr="009D0311">
        <w:t xml:space="preserve">expected </w:t>
      </w:r>
      <w:r w:rsidR="00D44FB0" w:rsidRPr="009D0311">
        <w:t>incidence, or</w:t>
      </w:r>
      <w:r w:rsidRPr="009D0311">
        <w:t xml:space="preserve"> number of new infected</w:t>
      </w:r>
      <w:r w:rsidR="00A8425E" w:rsidRPr="009D0311">
        <w:t xml:space="preserve"> individuals</w:t>
      </w:r>
      <w:r w:rsidR="001B4DB5" w:rsidRPr="009D0311">
        <w:t xml:space="preserve"> on </w:t>
      </w:r>
      <w:r w:rsidR="00E276FA" w:rsidRPr="009D0311">
        <w:t>time</w:t>
      </w:r>
      <w:r w:rsidR="001B4DB5" w:rsidRPr="009D0311">
        <w:t xml:space="preserve"> </w:t>
      </w:r>
      <w:r w:rsidR="001B4DB5" w:rsidRPr="009D0311">
        <w:rPr>
          <w:i/>
          <w:iCs/>
        </w:rPr>
        <w:t>t</w:t>
      </w:r>
      <w:r w:rsidR="001B4DB5" w:rsidRPr="009D0311">
        <w:t xml:space="preserve">, </w:t>
      </w:r>
      <m:oMath>
        <m:r>
          <w:rPr>
            <w:rFonts w:ascii="Cambria Math" w:hAnsi="Cambria Math"/>
          </w:rPr>
          <m:t xml:space="preserve"> I</m:t>
        </m:r>
        <m:d>
          <m:dPr>
            <m:ctrlPr>
              <w:rPr>
                <w:rFonts w:ascii="Cambria Math" w:hAnsi="Cambria Math"/>
                <w:i/>
              </w:rPr>
            </m:ctrlPr>
          </m:dPr>
          <m:e>
            <m:r>
              <w:rPr>
                <w:rFonts w:ascii="Cambria Math" w:hAnsi="Cambria Math"/>
              </w:rPr>
              <m:t>t</m:t>
            </m:r>
          </m:e>
        </m:d>
      </m:oMath>
      <w:r w:rsidRPr="009D0311">
        <w:t xml:space="preserve">, the </w:t>
      </w:r>
      <w:r w:rsidR="00254A41" w:rsidRPr="009D0311">
        <w:t xml:space="preserve">instantaneous </w:t>
      </w:r>
      <w:r w:rsidRPr="009D0311">
        <w:t xml:space="preserve">reproduction number </w:t>
      </w:r>
      <w:r w:rsidR="00E276FA" w:rsidRPr="009D0311">
        <w:t>at time</w:t>
      </w:r>
      <w:r w:rsidR="001B4DB5" w:rsidRPr="009D0311">
        <w:t xml:space="preserve"> </w:t>
      </w:r>
      <w:r w:rsidR="001B4DB5" w:rsidRPr="009D0311">
        <w:rPr>
          <w:i/>
          <w:iCs/>
        </w:rPr>
        <w:t>t,</w:t>
      </w:r>
      <w:r w:rsidR="001B4DB5" w:rsidRPr="009D0311">
        <w:t xml:space="preserve"> </w:t>
      </w:r>
      <m:oMath>
        <m:r>
          <w:rPr>
            <w:rFonts w:ascii="Cambria Math" w:hAnsi="Cambria Math"/>
          </w:rPr>
          <m:t>R</m:t>
        </m:r>
        <m:d>
          <m:dPr>
            <m:ctrlPr>
              <w:rPr>
                <w:rFonts w:ascii="Cambria Math" w:hAnsi="Cambria Math"/>
                <w:i/>
              </w:rPr>
            </m:ctrlPr>
          </m:dPr>
          <m:e>
            <m:r>
              <w:rPr>
                <w:rFonts w:ascii="Cambria Math" w:hAnsi="Cambria Math"/>
              </w:rPr>
              <m:t>t</m:t>
            </m:r>
          </m:e>
        </m:d>
      </m:oMath>
      <w:r w:rsidRPr="009D0311">
        <w:t>, and the generation time distribution</w:t>
      </w:r>
      <w:r w:rsidR="001B4DB5" w:rsidRPr="009D0311">
        <w:t>, a</w:t>
      </w:r>
      <w:r w:rsidR="00DA5109" w:rsidRPr="009D0311">
        <w:t>s</w:t>
      </w:r>
      <w:r w:rsidR="001B4DB5" w:rsidRPr="009D0311">
        <w:t xml:space="preserve"> function of </w:t>
      </w:r>
      <w:r w:rsidR="00E276FA" w:rsidRPr="009D0311">
        <w:t xml:space="preserve">time </w:t>
      </w:r>
      <w:r w:rsidR="001B4DB5" w:rsidRPr="009D0311">
        <w:rPr>
          <w:rFonts w:cstheme="minorHAnsi"/>
          <w:i/>
          <w:iCs/>
        </w:rPr>
        <w:t>τ</w:t>
      </w:r>
      <w:r w:rsidR="001B4DB5" w:rsidRPr="009D0311">
        <w:rPr>
          <w:rFonts w:cstheme="minorHAnsi"/>
        </w:rPr>
        <w:t xml:space="preserve"> since infection</w:t>
      </w:r>
      <w:r w:rsidR="00A62EBF" w:rsidRPr="009D0311">
        <w:rPr>
          <w:rFonts w:cstheme="minorHAnsi"/>
        </w:rPr>
        <w:t xml:space="preserve">, </w:t>
      </w:r>
      <m:oMath>
        <m:r>
          <m:rPr>
            <m:sty m:val="p"/>
          </m:rPr>
          <w:rPr>
            <w:rFonts w:ascii="Cambria Math" w:hAnsi="Cambria Math" w:cstheme="minorHAnsi"/>
          </w:rPr>
          <m:t>ω</m:t>
        </m:r>
        <m:d>
          <m:dPr>
            <m:ctrlPr>
              <w:rPr>
                <w:rFonts w:ascii="Cambria Math" w:hAnsi="Cambria Math"/>
                <w:i/>
              </w:rPr>
            </m:ctrlPr>
          </m:dPr>
          <m:e>
            <m:r>
              <w:rPr>
                <w:rFonts w:ascii="Cambria Math" w:hAnsi="Cambria Math"/>
              </w:rPr>
              <m:t>τ</m:t>
            </m:r>
          </m:e>
        </m:d>
      </m:oMath>
      <w:r w:rsidR="00A62EBF" w:rsidRPr="009D0311">
        <w:rPr>
          <w:rFonts w:cstheme="minorHAnsi"/>
          <w:i/>
          <w:iCs/>
        </w:rPr>
        <w:t xml:space="preserve">: </w:t>
      </w:r>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r>
              <w:rPr>
                <w:rFonts w:ascii="Cambria Math" w:hAnsi="Cambria Math"/>
              </w:rPr>
              <m:t>I</m:t>
            </m:r>
            <m:d>
              <m:dPr>
                <m:ctrlPr>
                  <w:rPr>
                    <w:rFonts w:ascii="Cambria Math" w:hAnsi="Cambria Math"/>
                    <w:i/>
                  </w:rPr>
                </m:ctrlPr>
              </m:dPr>
              <m:e>
                <m:r>
                  <w:rPr>
                    <w:rFonts w:ascii="Cambria Math" w:hAnsi="Cambria Math"/>
                  </w:rPr>
                  <m:t>t-τ</m:t>
                </m:r>
              </m:e>
            </m:d>
            <m:r>
              <w:rPr>
                <w:rFonts w:ascii="Cambria Math" w:hAnsi="Cambria Math"/>
              </w:rPr>
              <m:t>dτ</m:t>
            </m:r>
          </m:e>
        </m:nary>
        <m:r>
          <w:rPr>
            <w:rFonts w:ascii="Cambria Math" w:hAnsi="Cambria Math"/>
          </w:rPr>
          <m:t xml:space="preserve"> </m:t>
        </m:r>
      </m:oMath>
      <w:r w:rsidR="00AF1392" w:rsidRPr="009D0311">
        <w:rPr>
          <w:rFonts w:cstheme="minorHAnsi"/>
        </w:rPr>
        <w:fldChar w:fldCharType="begin" w:fldLock="1"/>
      </w:r>
      <w:r w:rsidR="000412A8" w:rsidRPr="009D0311">
        <w:rPr>
          <w:rFonts w:cstheme="minorHAnsi"/>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6)","plainTextFormattedCitation":"(16)","previouslyFormattedCitation":"(16)"},"properties":{"noteIndex":0},"schema":"https://github.com/citation-style-language/schema/raw/master/csl-citation.json"}</w:instrText>
      </w:r>
      <w:r w:rsidR="00AF1392" w:rsidRPr="009D0311">
        <w:rPr>
          <w:rFonts w:cstheme="minorHAnsi"/>
        </w:rPr>
        <w:fldChar w:fldCharType="separate"/>
      </w:r>
      <w:r w:rsidR="00AF1392" w:rsidRPr="009D0311">
        <w:rPr>
          <w:rFonts w:cstheme="minorHAnsi"/>
          <w:noProof/>
        </w:rPr>
        <w:t>(16)</w:t>
      </w:r>
      <w:r w:rsidR="00AF1392" w:rsidRPr="009D0311">
        <w:rPr>
          <w:rFonts w:cstheme="minorHAnsi"/>
        </w:rPr>
        <w:fldChar w:fldCharType="end"/>
      </w:r>
      <w:r w:rsidRPr="009D0311">
        <w:t>.</w:t>
      </w:r>
      <w:r w:rsidR="009641F7" w:rsidRPr="009D0311">
        <w:t xml:space="preserve"> This assumes that the generation time distribution remains constant in the period up from time </w:t>
      </w:r>
      <w:r w:rsidR="009641F7" w:rsidRPr="009D0311">
        <w:rPr>
          <w:i/>
          <w:iCs/>
        </w:rPr>
        <w:t>t - τ</w:t>
      </w:r>
      <w:r w:rsidR="009641F7" w:rsidRPr="009D0311">
        <w:rPr>
          <w:i/>
          <w:iCs/>
          <w:vertAlign w:val="subscript"/>
        </w:rPr>
        <w:t>max</w:t>
      </w:r>
      <w:r w:rsidR="009641F7" w:rsidRPr="009D0311">
        <w:t xml:space="preserve"> to time </w:t>
      </w:r>
      <w:r w:rsidR="009641F7" w:rsidRPr="009D0311">
        <w:rPr>
          <w:i/>
          <w:iCs/>
        </w:rPr>
        <w:t xml:space="preserve">t, </w:t>
      </w:r>
      <w:r w:rsidR="009641F7" w:rsidRPr="009D0311">
        <w:t xml:space="preserve">where </w:t>
      </w:r>
      <w:r w:rsidR="009641F7" w:rsidRPr="009D0311">
        <w:rPr>
          <w:rFonts w:cstheme="minorHAnsi"/>
        </w:rPr>
        <w:t>τ</w:t>
      </w:r>
      <w:r w:rsidR="009641F7" w:rsidRPr="009D0311">
        <w:rPr>
          <w:vertAlign w:val="subscript"/>
        </w:rPr>
        <w:t>max</w:t>
      </w:r>
      <w:r w:rsidR="009641F7" w:rsidRPr="009D0311">
        <w:t xml:space="preserve"> is the maximum time after infection at which a case can onwardly infect.  </w:t>
      </w:r>
    </w:p>
    <w:p w14:paraId="03DBCE84" w14:textId="6ECD6C70" w:rsidR="00121452" w:rsidRPr="009D0311" w:rsidRDefault="00A27AB5" w:rsidP="00DA5109">
      <w:pPr>
        <w:jc w:val="both"/>
        <w:rPr>
          <w:rFonts w:eastAsiaTheme="minorEastAsia"/>
        </w:rPr>
      </w:pPr>
      <w:r w:rsidRPr="009D0311">
        <w:rPr>
          <w:rFonts w:eastAsiaTheme="minorEastAsia"/>
        </w:rPr>
        <w:t>A</w:t>
      </w:r>
      <w:r w:rsidR="00121452" w:rsidRPr="009D0311">
        <w:rPr>
          <w:rFonts w:eastAsiaTheme="minorEastAsia"/>
        </w:rPr>
        <w:t>ssum</w:t>
      </w:r>
      <w:r w:rsidRPr="009D0311">
        <w:rPr>
          <w:rFonts w:eastAsiaTheme="minorEastAsia"/>
        </w:rPr>
        <w:t>ing</w:t>
      </w:r>
      <w:r w:rsidR="00121452" w:rsidRPr="009D0311">
        <w:rPr>
          <w:rFonts w:eastAsiaTheme="minorEastAsia"/>
        </w:rPr>
        <w:t xml:space="preserve"> exponential </w:t>
      </w:r>
      <w:r w:rsidR="00607D52" w:rsidRPr="009D0311">
        <w:rPr>
          <w:rFonts w:eastAsiaTheme="minorEastAsia"/>
        </w:rPr>
        <w:t xml:space="preserve">growth/decay </w:t>
      </w:r>
      <w:r w:rsidR="00D44FB0" w:rsidRPr="009D0311">
        <w:rPr>
          <w:rFonts w:eastAsiaTheme="minorEastAsia"/>
        </w:rPr>
        <w:t>for the incidence</w:t>
      </w:r>
      <w:r w:rsidR="00C21C16" w:rsidRPr="009D0311">
        <w:rPr>
          <w:rFonts w:eastAsiaTheme="minorEastAsia"/>
        </w:rPr>
        <w:t xml:space="preserv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t</m:t>
            </m:r>
          </m:sup>
        </m:sSup>
        <m:r>
          <w:rPr>
            <w:rFonts w:ascii="Cambria Math" w:eastAsiaTheme="minorEastAsia" w:hAnsi="Cambria Math"/>
          </w:rPr>
          <m:t xml:space="preserve"> </m:t>
        </m:r>
      </m:oMath>
      <w:r w:rsidRPr="009D0311">
        <w:rPr>
          <w:rFonts w:eastAsiaTheme="minorEastAsia"/>
        </w:rPr>
        <w:t xml:space="preserve">gives the Wallinga-Lipsitch form of the </w:t>
      </w:r>
      <w:r w:rsidR="004002A7" w:rsidRPr="009D0311">
        <w:rPr>
          <w:rFonts w:eastAsiaTheme="minorEastAsia"/>
        </w:rPr>
        <w:t xml:space="preserve">relationship between the </w:t>
      </w:r>
      <w:r w:rsidRPr="009D0311">
        <w:rPr>
          <w:rFonts w:eastAsiaTheme="minorEastAsia"/>
        </w:rPr>
        <w:t xml:space="preserve">reproduction number </w:t>
      </w:r>
      <w:r w:rsidR="004002A7" w:rsidRPr="009D0311">
        <w:rPr>
          <w:rFonts w:eastAsiaTheme="minorEastAsia"/>
        </w:rPr>
        <w:t>and</w:t>
      </w:r>
      <w:r w:rsidRPr="009D0311">
        <w:rPr>
          <w:rFonts w:eastAsiaTheme="minorEastAsia"/>
        </w:rPr>
        <w:t xml:space="preserve"> the growth rate</w:t>
      </w:r>
      <w:r w:rsidR="00A62EBF" w:rsidRPr="009D0311">
        <w:rPr>
          <w:rFonts w:eastAsiaTheme="minorEastAsia"/>
        </w:rPr>
        <w:t xml:space="preserve"> </w:t>
      </w:r>
      <w:r w:rsidR="00A62EBF" w:rsidRPr="009D0311">
        <w:rPr>
          <w:rFonts w:eastAsiaTheme="minorEastAsia"/>
          <w:i/>
          <w:iCs/>
        </w:rPr>
        <w:t xml:space="preserve">r </w:t>
      </w:r>
      <w:r w:rsidR="00A62EBF" w:rsidRPr="009D0311">
        <w:rPr>
          <w:rFonts w:eastAsiaTheme="minorEastAsia"/>
        </w:rPr>
        <w:t>when the growth rate is a constant</w:t>
      </w:r>
      <w:r w:rsidR="00D44FB0" w:rsidRPr="009D0311">
        <w:rPr>
          <w:rFonts w:eastAsiaTheme="minorEastAsia"/>
        </w:rPr>
        <w:t xml:space="preserve"> </w:t>
      </w:r>
      <w:r w:rsidR="00121452" w:rsidRPr="009D0311">
        <w:rPr>
          <w:rFonts w:eastAsiaTheme="minorEastAsia"/>
        </w:rPr>
        <w:t>(</w:t>
      </w:r>
      <w:r w:rsidR="00121452" w:rsidRPr="009D0311">
        <w:rPr>
          <w:rFonts w:eastAsiaTheme="minorEastAsia"/>
        </w:rPr>
        <w:fldChar w:fldCharType="begin"/>
      </w:r>
      <w:r w:rsidR="00121452" w:rsidRPr="009D0311">
        <w:rPr>
          <w:rFonts w:eastAsiaTheme="minorEastAsia"/>
        </w:rPr>
        <w:instrText xml:space="preserve"> REF _Ref62223454 \h </w:instrText>
      </w:r>
      <w:r w:rsidR="00121452" w:rsidRPr="009D0311">
        <w:rPr>
          <w:rFonts w:eastAsiaTheme="minorEastAsia"/>
        </w:rPr>
      </w:r>
      <w:r w:rsidR="00121452" w:rsidRPr="009D0311">
        <w:rPr>
          <w:rFonts w:eastAsiaTheme="minorEastAsia"/>
        </w:rPr>
        <w:fldChar w:fldCharType="separate"/>
      </w:r>
      <w:r w:rsidR="0076647A" w:rsidRPr="009D0311">
        <w:t xml:space="preserve">Equation </w:t>
      </w:r>
      <w:r w:rsidR="0076647A">
        <w:rPr>
          <w:noProof/>
        </w:rPr>
        <w:t>1</w:t>
      </w:r>
      <w:r w:rsidR="00121452" w:rsidRPr="009D0311">
        <w:rPr>
          <w:rFonts w:eastAsiaTheme="minorEastAsia"/>
        </w:rPr>
        <w:fldChar w:fldCharType="end"/>
      </w:r>
      <w:r w:rsidR="00121452" w:rsidRPr="009D0311">
        <w:rPr>
          <w:rFonts w:eastAsiaTheme="minorEastAsia"/>
        </w:rPr>
        <w:t>)</w:t>
      </w:r>
      <w:r w:rsidR="00BC06F4" w:rsidRPr="009D0311">
        <w:rPr>
          <w:rFonts w:eastAsiaTheme="minorEastAsia"/>
        </w:rPr>
        <w:t xml:space="preserve"> </w:t>
      </w:r>
      <w:r w:rsidR="00BC06F4" w:rsidRPr="009D0311">
        <w:rPr>
          <w:rFonts w:eastAsiaTheme="minorEastAsia"/>
        </w:rPr>
        <w:fldChar w:fldCharType="begin" w:fldLock="1"/>
      </w:r>
      <w:r w:rsidR="00AF1392" w:rsidRPr="009D0311">
        <w:rPr>
          <w:rFonts w:eastAsiaTheme="minorEastAsia"/>
        </w:rPr>
        <w:instrText>ADDIN CSL_CITATION {"citationItems":[{"id":"ITEM-1","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1","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7)","plainTextFormattedCitation":"(17)","previouslyFormattedCitation":"(17)"},"properties":{"noteIndex":0},"schema":"https://github.com/citation-style-language/schema/raw/master/csl-citation.json"}</w:instrText>
      </w:r>
      <w:r w:rsidR="00BC06F4" w:rsidRPr="009D0311">
        <w:rPr>
          <w:rFonts w:eastAsiaTheme="minorEastAsia"/>
        </w:rPr>
        <w:fldChar w:fldCharType="separate"/>
      </w:r>
      <w:r w:rsidR="00AF1392" w:rsidRPr="009D0311">
        <w:rPr>
          <w:rFonts w:eastAsiaTheme="minorEastAsia"/>
          <w:noProof/>
        </w:rPr>
        <w:t>(17)</w:t>
      </w:r>
      <w:r w:rsidR="00BC06F4" w:rsidRPr="009D0311">
        <w:rPr>
          <w:rFonts w:eastAsiaTheme="minorEastAsia"/>
        </w:rPr>
        <w:fldChar w:fldCharType="end"/>
      </w:r>
      <w:r w:rsidR="00121452" w:rsidRPr="009D0311">
        <w:rPr>
          <w:rFonts w:eastAsiaTheme="minorEastAsia"/>
        </w:rPr>
        <w:t xml:space="preserve">. </w:t>
      </w:r>
    </w:p>
    <w:p w14:paraId="59068E4D" w14:textId="015548A7" w:rsidR="00121452" w:rsidRPr="009D0311" w:rsidRDefault="00121452" w:rsidP="00121452">
      <w:pPr>
        <w:pStyle w:val="Caption"/>
        <w:rPr>
          <w:rFonts w:eastAsiaTheme="minorEastAsia"/>
        </w:rPr>
      </w:pPr>
      <w:bookmarkStart w:id="4" w:name="_Ref62223454"/>
      <w:r w:rsidRPr="009D0311">
        <w:t xml:space="preserve">Equation </w:t>
      </w:r>
      <w:r w:rsidRPr="009D0311">
        <w:fldChar w:fldCharType="begin"/>
      </w:r>
      <w:r w:rsidRPr="009D0311">
        <w:instrText>SEQ Equation \* ARABIC</w:instrText>
      </w:r>
      <w:r w:rsidRPr="009D0311">
        <w:fldChar w:fldCharType="separate"/>
      </w:r>
      <w:r w:rsidR="0076647A">
        <w:rPr>
          <w:noProof/>
        </w:rPr>
        <w:t>1</w:t>
      </w:r>
      <w:r w:rsidRPr="009D0311">
        <w:fldChar w:fldCharType="end"/>
      </w:r>
      <w:bookmarkEnd w:id="4"/>
    </w:p>
    <w:p w14:paraId="5A972AB8" w14:textId="12B00A44" w:rsidR="00BC06F4" w:rsidRPr="009D0311" w:rsidRDefault="00BC06F4" w:rsidP="00BC06F4">
      <w:pPr>
        <w:jc w:val="both"/>
        <w:rPr>
          <w:rFonts w:eastAsiaTheme="minorEastAsia"/>
        </w:rPr>
      </w:pPr>
      <m:oMathPara>
        <m:oMath>
          <m:r>
            <w:rPr>
              <w:rFonts w:ascii="Cambria Math" w:hAnsi="Cambria Math"/>
            </w:rPr>
            <m:t xml:space="preserve">R= </m:t>
          </m:r>
          <m:f>
            <m:fPr>
              <m:ctrlPr>
                <w:rPr>
                  <w:rFonts w:ascii="Cambria Math" w:hAnsi="Cambria Math"/>
                  <w:i/>
                </w:rPr>
              </m:ctrlPr>
            </m:fPr>
            <m:num>
              <m:r>
                <w:rPr>
                  <w:rFonts w:ascii="Cambria Math" w:hAnsi="Cambria Math"/>
                </w:rPr>
                <m:t>1</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den>
          </m:f>
        </m:oMath>
      </m:oMathPara>
    </w:p>
    <w:p w14:paraId="57751308" w14:textId="1D33DF15" w:rsidR="00DA5109" w:rsidRPr="009D0311" w:rsidRDefault="00DA5109" w:rsidP="00DA5109">
      <w:pPr>
        <w:jc w:val="both"/>
        <w:rPr>
          <w:rFonts w:eastAsiaTheme="minorEastAsia"/>
        </w:rPr>
      </w:pPr>
      <w:bookmarkStart w:id="5" w:name="_Hlk60911336"/>
      <w:r w:rsidRPr="009D0311">
        <w:rPr>
          <w:rFonts w:eastAsiaTheme="minorEastAsia"/>
        </w:rPr>
        <w:t xml:space="preserve">This enables us to generate </w:t>
      </w:r>
      <w:r w:rsidR="00AF1392" w:rsidRPr="009D0311">
        <w:rPr>
          <w:rFonts w:eastAsiaTheme="minorEastAsia"/>
        </w:rPr>
        <w:t xml:space="preserve">the </w:t>
      </w:r>
      <w:r w:rsidRPr="009D0311">
        <w:rPr>
          <w:rFonts w:eastAsiaTheme="minorEastAsia"/>
        </w:rPr>
        <w:t>relationship between the reproduction number and growth rate for various generation time distributions in a homogeneous epidemic.</w:t>
      </w:r>
      <w:r w:rsidR="00BC06F4" w:rsidRPr="009D0311">
        <w:rPr>
          <w:rFonts w:eastAsiaTheme="minorEastAsia"/>
        </w:rPr>
        <w:t xml:space="preserve"> </w:t>
      </w:r>
      <w:r w:rsidR="00E276FA" w:rsidRPr="009D0311">
        <w:rPr>
          <w:rFonts w:eastAsiaTheme="minorEastAsia"/>
        </w:rPr>
        <w:t xml:space="preserve">In the work which follows in this paper we use the gamma distribution </w:t>
      </w:r>
      <w:r w:rsidR="00607D52" w:rsidRPr="009D0311">
        <w:rPr>
          <w:rFonts w:eastAsiaTheme="minorEastAsia"/>
        </w:rPr>
        <w:t>for analytical tractability</w:t>
      </w:r>
      <w:r w:rsidR="00E276FA" w:rsidRPr="009D0311">
        <w:rPr>
          <w:rFonts w:eastAsiaTheme="minorEastAsia"/>
        </w:rPr>
        <w:t>.</w:t>
      </w:r>
      <w:r w:rsidR="00AF1392" w:rsidRPr="009D0311">
        <w:rPr>
          <w:rFonts w:eastAsiaTheme="minorEastAsia"/>
        </w:rPr>
        <w:t xml:space="preserve"> Substitution of a gamma distribution with shape </w:t>
      </w:r>
      <m:oMath>
        <m:r>
          <w:rPr>
            <w:rFonts w:ascii="Cambria Math" w:hAnsi="Cambria Math"/>
          </w:rPr>
          <m:t>α</m:t>
        </m:r>
      </m:oMath>
      <w:r w:rsidR="00AF1392" w:rsidRPr="009D0311">
        <w:rPr>
          <w:rFonts w:eastAsiaTheme="minorEastAsia"/>
        </w:rPr>
        <w:t xml:space="preserve"> and rate </w:t>
      </w:r>
      <m:oMath>
        <m:r>
          <w:rPr>
            <w:rFonts w:ascii="Cambria Math" w:eastAsiaTheme="minorEastAsia" w:hAnsi="Cambria Math"/>
          </w:rPr>
          <m:t>β</m:t>
        </m:r>
      </m:oMath>
      <w:r w:rsidR="00AF1392" w:rsidRPr="009D0311">
        <w:rPr>
          <w:rFonts w:eastAsiaTheme="minorEastAsia"/>
        </w:rPr>
        <w:t xml:space="preserve"> into </w:t>
      </w:r>
      <w:r w:rsidR="00AF1392" w:rsidRPr="009D0311">
        <w:rPr>
          <w:rFonts w:eastAsiaTheme="minorEastAsia"/>
        </w:rPr>
        <w:fldChar w:fldCharType="begin"/>
      </w:r>
      <w:r w:rsidR="00AF1392" w:rsidRPr="009D0311">
        <w:rPr>
          <w:rFonts w:eastAsiaTheme="minorEastAsia"/>
        </w:rPr>
        <w:instrText xml:space="preserve"> REF _Ref62223454 \h </w:instrText>
      </w:r>
      <w:r w:rsidR="00AF1392" w:rsidRPr="009D0311">
        <w:rPr>
          <w:rFonts w:eastAsiaTheme="minorEastAsia"/>
        </w:rPr>
      </w:r>
      <w:r w:rsidR="00AF1392" w:rsidRPr="009D0311">
        <w:rPr>
          <w:rFonts w:eastAsiaTheme="minorEastAsia"/>
        </w:rPr>
        <w:fldChar w:fldCharType="separate"/>
      </w:r>
      <w:r w:rsidR="0076647A" w:rsidRPr="009D0311">
        <w:t xml:space="preserve">Equation </w:t>
      </w:r>
      <w:r w:rsidR="0076647A">
        <w:rPr>
          <w:noProof/>
        </w:rPr>
        <w:t>1</w:t>
      </w:r>
      <w:r w:rsidR="00AF1392" w:rsidRPr="009D0311">
        <w:rPr>
          <w:rFonts w:eastAsiaTheme="minorEastAsia"/>
        </w:rPr>
        <w:fldChar w:fldCharType="end"/>
      </w:r>
      <w:r w:rsidR="00AF1392" w:rsidRPr="009D0311">
        <w:rPr>
          <w:rFonts w:eastAsiaTheme="minorEastAsia"/>
        </w:rPr>
        <w:t xml:space="preserve"> yields an analytic </w:t>
      </w:r>
      <w:r w:rsidR="00A64CB7" w:rsidRPr="009D0311">
        <w:rPr>
          <w:rFonts w:eastAsiaTheme="minorEastAsia"/>
        </w:rPr>
        <w:t xml:space="preserve">equation for the </w:t>
      </w:r>
      <w:r w:rsidR="00AF1392" w:rsidRPr="009D0311">
        <w:rPr>
          <w:rFonts w:eastAsiaTheme="minorEastAsia"/>
        </w:rPr>
        <w:t xml:space="preserve">reproduction number </w:t>
      </w:r>
      <w:r w:rsidR="00A64CB7" w:rsidRPr="009D0311">
        <w:rPr>
          <w:rFonts w:eastAsiaTheme="minorEastAsia"/>
        </w:rPr>
        <w:t>in terms of the epidemic growth rate (</w:t>
      </w:r>
      <w:r w:rsidR="00A64CB7" w:rsidRPr="009D0311">
        <w:rPr>
          <w:rFonts w:eastAsiaTheme="minorEastAsia"/>
        </w:rPr>
        <w:fldChar w:fldCharType="begin"/>
      </w:r>
      <w:r w:rsidR="00A64CB7" w:rsidRPr="009D0311">
        <w:rPr>
          <w:rFonts w:eastAsiaTheme="minorEastAsia"/>
        </w:rPr>
        <w:instrText xml:space="preserve"> REF _Ref68024808 \h </w:instrText>
      </w:r>
      <w:r w:rsidR="00A64CB7" w:rsidRPr="009D0311">
        <w:rPr>
          <w:rFonts w:eastAsiaTheme="minorEastAsia"/>
        </w:rPr>
      </w:r>
      <w:r w:rsidR="00A64CB7" w:rsidRPr="009D0311">
        <w:rPr>
          <w:rFonts w:eastAsiaTheme="minorEastAsia"/>
        </w:rPr>
        <w:fldChar w:fldCharType="separate"/>
      </w:r>
      <w:r w:rsidR="0076647A" w:rsidRPr="009D0311">
        <w:t xml:space="preserve">Equation </w:t>
      </w:r>
      <w:r w:rsidR="0076647A">
        <w:rPr>
          <w:noProof/>
        </w:rPr>
        <w:t>2</w:t>
      </w:r>
      <w:r w:rsidR="00A64CB7" w:rsidRPr="009D0311">
        <w:rPr>
          <w:rFonts w:eastAsiaTheme="minorEastAsia"/>
        </w:rPr>
        <w:fldChar w:fldCharType="end"/>
      </w:r>
      <w:r w:rsidR="00A64CB7" w:rsidRPr="009D0311">
        <w:rPr>
          <w:rFonts w:eastAsiaTheme="minorEastAsia"/>
        </w:rPr>
        <w:t xml:space="preserve">). </w:t>
      </w:r>
    </w:p>
    <w:p w14:paraId="2F56B205" w14:textId="39078009" w:rsidR="00A64CB7" w:rsidRPr="009D0311" w:rsidRDefault="00A64CB7" w:rsidP="00A64CB7">
      <w:pPr>
        <w:pStyle w:val="Caption"/>
        <w:rPr>
          <w:rFonts w:eastAsiaTheme="minorEastAsia"/>
        </w:rPr>
      </w:pPr>
      <w:bookmarkStart w:id="6" w:name="_Ref68024808"/>
      <w:r w:rsidRPr="009D0311">
        <w:t xml:space="preserve">Equation </w:t>
      </w:r>
      <w:r w:rsidR="00EE30EF">
        <w:fldChar w:fldCharType="begin"/>
      </w:r>
      <w:r w:rsidR="00EE30EF">
        <w:instrText xml:space="preserve"> SEQ Equation \* ARABIC </w:instrText>
      </w:r>
      <w:r w:rsidR="00EE30EF">
        <w:fldChar w:fldCharType="separate"/>
      </w:r>
      <w:r w:rsidR="0076647A">
        <w:rPr>
          <w:noProof/>
        </w:rPr>
        <w:t>2</w:t>
      </w:r>
      <w:r w:rsidR="00EE30EF">
        <w:rPr>
          <w:noProof/>
        </w:rPr>
        <w:fldChar w:fldCharType="end"/>
      </w:r>
      <w:bookmarkEnd w:id="6"/>
    </w:p>
    <w:p w14:paraId="0A6AB742" w14:textId="3ACD16E3" w:rsidR="00AF1392" w:rsidRPr="009D0311" w:rsidRDefault="00AF1392" w:rsidP="00DA5109">
      <w:pPr>
        <w:jc w:val="both"/>
        <w:rPr>
          <w:rFonts w:eastAsiaTheme="minorEastAsia"/>
        </w:rPr>
      </w:pPr>
      <m:oMathPara>
        <m:oMath>
          <m:r>
            <m:rPr>
              <m:sty m:val="p"/>
            </m:rPr>
            <w:rPr>
              <w:rFonts w:ascii="Cambria Math" w:hAnsi="Cambria Math" w:cstheme="minorHAnsi"/>
            </w:rPr>
            <m:t>ω</m:t>
          </m:r>
          <m:r>
            <m:rPr>
              <m:sty m:val="p"/>
            </m:rPr>
            <w:rPr>
              <w:rFonts w:ascii="Cambria Math" w:hAnsi="Cambria Math"/>
            </w:rPr>
            <m:t xml:space="preserve"> </m:t>
          </m:r>
          <m:d>
            <m:dPr>
              <m:ctrlPr>
                <w:rPr>
                  <w:rFonts w:ascii="Cambria Math" w:hAnsi="Cambria Math"/>
                </w:rPr>
              </m:ctrlPr>
            </m:dPr>
            <m:e>
              <m:r>
                <m:rPr>
                  <m:sty m:val="p"/>
                </m:rPr>
                <w:rPr>
                  <w:rFonts w:ascii="Cambria Math" w:hAnsi="Cambria Math" w:cstheme="minorHAnsi"/>
                </w:rPr>
                <m:t>τ</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α</m:t>
                  </m:r>
                </m:sup>
              </m:sSup>
            </m:num>
            <m:den>
              <m:r>
                <w:rPr>
                  <w:rFonts w:ascii="Cambria Math" w:hAnsi="Cambria Math"/>
                </w:rPr>
                <m:t>Γ(α)</m:t>
              </m:r>
            </m:den>
          </m:f>
          <m:sSup>
            <m:sSupPr>
              <m:ctrlPr>
                <w:rPr>
                  <w:rFonts w:ascii="Cambria Math" w:hAnsi="Cambria Math"/>
                  <w:i/>
                </w:rPr>
              </m:ctrlPr>
            </m:sSupPr>
            <m:e>
              <m:r>
                <w:rPr>
                  <w:rFonts w:ascii="Cambria Math" w:hAnsi="Cambria Math"/>
                </w:rPr>
                <m:t>τ</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βτ</m:t>
              </m:r>
            </m:sup>
          </m:sSup>
          <m:r>
            <w:rPr>
              <w:rFonts w:ascii="Cambria Math" w:eastAsiaTheme="minorEastAsia" w:hAnsi="Cambria Math"/>
            </w:rPr>
            <m:t xml:space="preserve">    ;   R=</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r-β)</m:t>
                  </m:r>
                </m:e>
                <m:sup>
                  <m:r>
                    <w:rPr>
                      <w:rFonts w:ascii="Cambria Math" w:eastAsiaTheme="minorEastAsia" w:hAnsi="Cambria Math"/>
                    </w:rPr>
                    <m:t>α</m:t>
                  </m:r>
                </m:sup>
              </m:sSup>
            </m:num>
            <m:den>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α</m:t>
                  </m:r>
                </m:sup>
              </m:sSup>
            </m:den>
          </m:f>
        </m:oMath>
      </m:oMathPara>
    </w:p>
    <w:bookmarkEnd w:id="5"/>
    <w:p w14:paraId="1F757CAB" w14:textId="1056C486" w:rsidR="00E64F66" w:rsidRPr="009D0311" w:rsidRDefault="00E64F66" w:rsidP="00DA5109">
      <w:pPr>
        <w:jc w:val="both"/>
        <w:rPr>
          <w:i/>
          <w:iCs/>
        </w:rPr>
      </w:pPr>
      <w:r w:rsidRPr="009D0311">
        <w:rPr>
          <w:i/>
          <w:iCs/>
        </w:rPr>
        <w:t xml:space="preserve">Multitype </w:t>
      </w:r>
      <w:r w:rsidR="00607D52" w:rsidRPr="009D0311">
        <w:rPr>
          <w:i/>
          <w:iCs/>
        </w:rPr>
        <w:t>renewal equation</w:t>
      </w:r>
    </w:p>
    <w:p w14:paraId="60D4BDEA" w14:textId="5274555B" w:rsidR="005D2C21" w:rsidRPr="009D0311" w:rsidRDefault="0092010F" w:rsidP="005D2C21">
      <w:pPr>
        <w:jc w:val="both"/>
      </w:pPr>
      <w:r w:rsidRPr="009D0311">
        <w:t>M</w:t>
      </w:r>
      <w:r w:rsidR="00E64F66" w:rsidRPr="009D0311">
        <w:t>ov</w:t>
      </w:r>
      <w:r w:rsidRPr="009D0311">
        <w:t>ing</w:t>
      </w:r>
      <w:r w:rsidR="00E64F66" w:rsidRPr="009D0311">
        <w:t xml:space="preserve"> to a paradigm where there are </w:t>
      </w:r>
      <w:r w:rsidR="00E64F66" w:rsidRPr="009D0311">
        <w:rPr>
          <w:i/>
          <w:iCs/>
        </w:rPr>
        <w:t>n</w:t>
      </w:r>
      <w:r w:rsidR="00E64F66" w:rsidRPr="009D0311">
        <w:t xml:space="preserve"> groups with generation time distribution</w:t>
      </w:r>
      <w:r w:rsidR="00A40596" w:rsidRPr="009D0311">
        <w:t xml:space="preserve"> for a case in g</w:t>
      </w:r>
      <w:r w:rsidR="00A04A4A" w:rsidRPr="009D0311">
        <w:t>r</w:t>
      </w:r>
      <w:r w:rsidR="00A40596" w:rsidRPr="009D0311">
        <w:t xml:space="preserve">oup </w:t>
      </w:r>
      <w:r w:rsidR="00A40596" w:rsidRPr="009D0311">
        <w:rPr>
          <w:i/>
          <w:iCs/>
        </w:rPr>
        <w:t>i</w:t>
      </w:r>
      <w:r w:rsidR="00E64F66" w:rsidRPr="009D0311">
        <w:t xml:space="preserve"> given by </w:t>
      </w:r>
      <m:oMath>
        <m:sSub>
          <m:sSubPr>
            <m:ctrlPr>
              <w:rPr>
                <w:rFonts w:ascii="Cambria Math" w:hAnsi="Cambria Math"/>
                <w:i/>
              </w:rPr>
            </m:ctrlPr>
          </m:sSubPr>
          <m:e>
            <m:r>
              <m:rPr>
                <m:sty m:val="p"/>
              </m:rPr>
              <w:rPr>
                <w:rFonts w:ascii="Cambria Math" w:hAnsi="Cambria Math" w:cstheme="minorHAnsi"/>
              </w:rPr>
              <m:t>ω</m:t>
            </m:r>
          </m:e>
          <m:sub>
            <m:r>
              <w:rPr>
                <w:rFonts w:ascii="Cambria Math" w:hAnsi="Cambria Math"/>
              </w:rPr>
              <m:t>i</m:t>
            </m:r>
          </m:sub>
        </m:sSub>
        <m:r>
          <w:rPr>
            <w:rFonts w:ascii="Cambria Math" w:hAnsi="Cambria Math"/>
          </w:rPr>
          <m:t>(τ)</m:t>
        </m:r>
      </m:oMath>
      <w:r w:rsidR="00E64F66" w:rsidRPr="009D0311">
        <w:t xml:space="preserve">, we consider </w:t>
      </w:r>
      <w:r w:rsidR="002D017C" w:rsidRPr="009D0311">
        <w:t>the next generation matri</w:t>
      </w:r>
      <w:r w:rsidR="00AD5652" w:rsidRPr="009D0311">
        <w:t>x</w:t>
      </w:r>
      <w:r w:rsidR="002D017C" w:rsidRPr="009D0311">
        <w:t xml:space="preserve">, a </w:t>
      </w:r>
      <w:r w:rsidR="00E64F66" w:rsidRPr="009D0311">
        <w:rPr>
          <w:i/>
          <w:iCs/>
        </w:rPr>
        <w:t>n</w:t>
      </w:r>
      <w:r w:rsidR="00E64F66" w:rsidRPr="009D0311">
        <w:t xml:space="preserve"> x </w:t>
      </w:r>
      <w:r w:rsidR="00E64F66" w:rsidRPr="009D0311">
        <w:rPr>
          <w:i/>
          <w:iCs/>
        </w:rPr>
        <w:t>n</w:t>
      </w:r>
      <w:r w:rsidR="00E64F66" w:rsidRPr="009D0311">
        <w:t xml:space="preserve"> </w:t>
      </w:r>
      <w:r w:rsidR="002D017C" w:rsidRPr="009D0311">
        <w:t>matrix where</w:t>
      </w:r>
      <w:r w:rsidR="00E64F66" w:rsidRPr="009D0311">
        <w:t xml:space="preserve">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represent</w:t>
      </w:r>
      <w:r w:rsidR="00983AFA" w:rsidRPr="009D0311">
        <w:t>s</w:t>
      </w:r>
      <w:r w:rsidR="00E64F66" w:rsidRPr="009D0311">
        <w:t xml:space="preserve"> the </w:t>
      </w:r>
      <w:r w:rsidR="00CE75E4" w:rsidRPr="009D0311">
        <w:t xml:space="preserve">average </w:t>
      </w:r>
      <w:r w:rsidR="00E64F66" w:rsidRPr="009D0311">
        <w:t xml:space="preserve">number of secondary cases in group </w:t>
      </w:r>
      <w:r w:rsidR="00E64F66" w:rsidRPr="009D0311">
        <w:rPr>
          <w:i/>
          <w:iCs/>
        </w:rPr>
        <w:t>i</w:t>
      </w:r>
      <w:r w:rsidR="00E64F66" w:rsidRPr="009D0311">
        <w:t xml:space="preserve"> </w:t>
      </w:r>
      <w:r w:rsidR="00BD24D3" w:rsidRPr="009D0311">
        <w:t xml:space="preserve">resulting </w:t>
      </w:r>
      <w:r w:rsidR="00E64F66" w:rsidRPr="009D0311">
        <w:t xml:space="preserve">from </w:t>
      </w:r>
      <w:r w:rsidR="00BD24D3" w:rsidRPr="009D0311">
        <w:t xml:space="preserve">one index case in </w:t>
      </w:r>
      <w:r w:rsidR="00E64F66" w:rsidRPr="009D0311">
        <w:t xml:space="preserve">group </w:t>
      </w:r>
      <w:r w:rsidR="00E64F66" w:rsidRPr="009D0311">
        <w:rPr>
          <w:i/>
          <w:iCs/>
        </w:rPr>
        <w:t>j</w:t>
      </w:r>
      <w:r w:rsidR="00E64F66" w:rsidRPr="009D0311">
        <w:t xml:space="preserve">. </w:t>
      </w:r>
      <w:r w:rsidR="005D2C21" w:rsidRPr="009D0311">
        <w:t xml:space="preserve"> </w:t>
      </w:r>
      <w:r w:rsidR="00E64F66" w:rsidRPr="009D0311">
        <w:t xml:space="preserve">The values of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in turn will depend on the overall </w:t>
      </w:r>
      <w:r w:rsidR="00AD5652" w:rsidRPr="009D0311">
        <w:t xml:space="preserve">susceptibility and </w:t>
      </w:r>
      <w:r w:rsidR="00E64F66" w:rsidRPr="009D0311">
        <w:t>infecti</w:t>
      </w:r>
      <w:r w:rsidR="00AD5652" w:rsidRPr="009D0311">
        <w:t>ousness</w:t>
      </w:r>
      <w:r w:rsidR="00E64F66" w:rsidRPr="009D0311">
        <w:t xml:space="preserve"> of each group</w:t>
      </w:r>
      <w:r w:rsidR="00E16916" w:rsidRPr="009D0311">
        <w:t>,</w:t>
      </w:r>
      <w:r w:rsidR="00E64F66" w:rsidRPr="009D0311">
        <w:t xml:space="preserve"> and the extent </w:t>
      </w:r>
      <w:r w:rsidR="00577C24" w:rsidRPr="009D0311">
        <w:t xml:space="preserve">of </w:t>
      </w:r>
      <w:r w:rsidR="00E64F66" w:rsidRPr="009D0311">
        <w:t>asso</w:t>
      </w:r>
      <w:r w:rsidR="000E5833" w:rsidRPr="009D0311">
        <w:t>rta</w:t>
      </w:r>
      <w:r w:rsidR="00E64F66" w:rsidRPr="009D0311">
        <w:t>tivity</w:t>
      </w:r>
      <w:r w:rsidR="00577C24" w:rsidRPr="009D0311">
        <w:t xml:space="preserve"> between groups</w:t>
      </w:r>
      <w:r w:rsidR="00E64F66" w:rsidRPr="009D0311">
        <w:t>.</w:t>
      </w:r>
      <w:r w:rsidR="005D2C21" w:rsidRPr="009D0311">
        <w:t xml:space="preserve"> </w:t>
      </w:r>
    </w:p>
    <w:p w14:paraId="5311DB98" w14:textId="2958D97B" w:rsidR="00E64F66" w:rsidRPr="009D0311" w:rsidRDefault="00E64F66" w:rsidP="005D2C21">
      <w:pPr>
        <w:jc w:val="both"/>
      </w:pPr>
      <w:r w:rsidRPr="009D0311">
        <w:t xml:space="preserve">In this case the renewal equation becomes </w:t>
      </w:r>
      <w:r w:rsidR="009E2DDD" w:rsidRPr="009D0311">
        <w:t>multi-</w:t>
      </w:r>
      <w:r w:rsidRPr="009D0311">
        <w:t>dimensional, and takes the form</w:t>
      </w:r>
      <w:r w:rsidR="005D2C21" w:rsidRPr="009D0311">
        <w:t xml:space="preserve"> given in </w:t>
      </w:r>
      <w:r w:rsidR="005D2C21" w:rsidRPr="009D0311">
        <w:fldChar w:fldCharType="begin"/>
      </w:r>
      <w:r w:rsidR="005D2C21" w:rsidRPr="009D0311">
        <w:instrText xml:space="preserve"> REF _Ref61876023 \h </w:instrText>
      </w:r>
      <w:r w:rsidR="005D2C21" w:rsidRPr="009D0311">
        <w:fldChar w:fldCharType="separate"/>
      </w:r>
      <w:r w:rsidR="0076647A" w:rsidRPr="009D0311">
        <w:t xml:space="preserve">Equation </w:t>
      </w:r>
      <w:r w:rsidR="0076647A">
        <w:rPr>
          <w:noProof/>
        </w:rPr>
        <w:t>3</w:t>
      </w:r>
      <w:r w:rsidR="005D2C21" w:rsidRPr="009D0311">
        <w:fldChar w:fldCharType="end"/>
      </w:r>
      <w:r w:rsidR="005D2C21" w:rsidRPr="009D0311">
        <w:t>.</w:t>
      </w:r>
      <w:r w:rsidR="00C81B0F" w:rsidRPr="009D0311">
        <w:t xml:space="preserve"> </w:t>
      </w:r>
      <w:r w:rsidR="009641F7" w:rsidRPr="009D0311">
        <w:t>As above, t</w:t>
      </w:r>
      <w:r w:rsidR="00C81B0F" w:rsidRPr="009D0311">
        <w:t xml:space="preserve">his assumes that the </w:t>
      </w:r>
      <w:r w:rsidR="001662E0" w:rsidRPr="009D0311">
        <w:t xml:space="preserve">generation time distribution for each group </w:t>
      </w:r>
      <w:r w:rsidR="00C81B0F" w:rsidRPr="009D0311">
        <w:t xml:space="preserve">remains constant in the period up from time </w:t>
      </w:r>
      <w:r w:rsidR="00C81B0F" w:rsidRPr="009D0311">
        <w:rPr>
          <w:i/>
          <w:iCs/>
        </w:rPr>
        <w:t>t - τ</w:t>
      </w:r>
      <w:r w:rsidR="00C81B0F" w:rsidRPr="009D0311">
        <w:rPr>
          <w:i/>
          <w:iCs/>
          <w:vertAlign w:val="subscript"/>
        </w:rPr>
        <w:t>max</w:t>
      </w:r>
      <w:r w:rsidR="00C81B0F" w:rsidRPr="009D0311">
        <w:t xml:space="preserve"> to time </w:t>
      </w:r>
      <w:r w:rsidR="00C81B0F" w:rsidRPr="009D0311">
        <w:rPr>
          <w:i/>
          <w:iCs/>
        </w:rPr>
        <w:t>t</w:t>
      </w:r>
      <w:r w:rsidR="009641F7" w:rsidRPr="009D0311">
        <w:t>.</w:t>
      </w:r>
      <w:r w:rsidR="007F5F52" w:rsidRPr="009D0311">
        <w:t xml:space="preserve"> </w:t>
      </w:r>
    </w:p>
    <w:p w14:paraId="6F223A78" w14:textId="7A9E50A0" w:rsidR="00E64F66" w:rsidRPr="009D0311" w:rsidRDefault="00E64F66" w:rsidP="00DA5109">
      <w:pPr>
        <w:pStyle w:val="Caption"/>
        <w:jc w:val="both"/>
      </w:pPr>
      <w:bookmarkStart w:id="7" w:name="_Ref61876023"/>
      <w:bookmarkStart w:id="8" w:name="_Ref61876019"/>
      <w:r w:rsidRPr="009D0311">
        <w:t xml:space="preserve">Equation </w:t>
      </w:r>
      <w:r w:rsidRPr="009D0311">
        <w:fldChar w:fldCharType="begin"/>
      </w:r>
      <w:r w:rsidRPr="009D0311">
        <w:instrText>SEQ Equation \* ARABIC</w:instrText>
      </w:r>
      <w:r w:rsidRPr="009D0311">
        <w:fldChar w:fldCharType="separate"/>
      </w:r>
      <w:r w:rsidR="0076647A">
        <w:rPr>
          <w:noProof/>
        </w:rPr>
        <w:t>3</w:t>
      </w:r>
      <w:r w:rsidRPr="009D0311">
        <w:fldChar w:fldCharType="end"/>
      </w:r>
      <w:bookmarkEnd w:id="7"/>
      <w:r w:rsidRPr="009D0311">
        <w:t xml:space="preserve"> </w:t>
      </w:r>
      <w:bookmarkEnd w:id="8"/>
    </w:p>
    <w:p w14:paraId="0F2A0F26" w14:textId="5149555A" w:rsidR="00E64F66" w:rsidRPr="009D0311" w:rsidRDefault="00EE30EF"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τ)</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τ)</m:t>
                    </m:r>
                  </m:e>
                </m:mr>
              </m:m>
            </m:e>
          </m:d>
          <m:r>
            <w:rPr>
              <w:rFonts w:ascii="Cambria Math" w:hAnsi="Cambria Math"/>
            </w:rPr>
            <m:t>dτ</m:t>
          </m:r>
        </m:oMath>
      </m:oMathPara>
    </w:p>
    <w:p w14:paraId="5B93DA87" w14:textId="7A4EB907" w:rsidR="00DD0736" w:rsidRPr="009D0311" w:rsidRDefault="00E64F66" w:rsidP="005D2C21">
      <w:pPr>
        <w:jc w:val="both"/>
        <w:rPr>
          <w:rFonts w:eastAsiaTheme="minorEastAsia"/>
        </w:rPr>
      </w:pPr>
      <w:r w:rsidRPr="009D0311">
        <w:rPr>
          <w:rFonts w:eastAsiaTheme="minorEastAsia"/>
        </w:rPr>
        <w:t xml:space="preserve">We </w:t>
      </w:r>
      <w:r w:rsidR="005D2C21" w:rsidRPr="009D0311">
        <w:rPr>
          <w:rFonts w:eastAsiaTheme="minorEastAsia"/>
        </w:rPr>
        <w:t>can assume a</w:t>
      </w:r>
      <w:r w:rsidR="00D14FF6" w:rsidRPr="009D0311">
        <w:rPr>
          <w:rFonts w:eastAsiaTheme="minorEastAsia"/>
        </w:rPr>
        <w:t>n exponential</w:t>
      </w:r>
      <w:r w:rsidR="005D2C21" w:rsidRPr="009D0311">
        <w:rPr>
          <w:rFonts w:eastAsiaTheme="minorEastAsia"/>
        </w:rPr>
        <w:t xml:space="preserve"> solution </w:t>
      </w:r>
      <w:r w:rsidR="001E452D" w:rsidRPr="009D0311">
        <w:rPr>
          <w:rFonts w:eastAsiaTheme="minorEastAsia"/>
        </w:rPr>
        <w:t>as for the single-type case</w:t>
      </w:r>
      <w:r w:rsidR="005D2C21" w:rsidRPr="009D0311">
        <w:rPr>
          <w:rFonts w:eastAsiaTheme="minorEastAsia"/>
        </w:rPr>
        <w:t xml:space="preserve">, </w:t>
      </w:r>
      <w:r w:rsidR="008D5BF4" w:rsidRPr="009D0311">
        <w:rPr>
          <w:rFonts w:eastAsiaTheme="minorEastAsia"/>
        </w:rPr>
        <w:t xml:space="preserve">albeit </w:t>
      </w:r>
      <w:r w:rsidR="005D2C21" w:rsidRPr="009D0311">
        <w:rPr>
          <w:rFonts w:eastAsiaTheme="minorEastAsia"/>
        </w:rPr>
        <w:t xml:space="preserve">with a vectorized </w:t>
      </w:r>
      <w:r w:rsidR="00DE687E" w:rsidRPr="009D0311">
        <w:rPr>
          <w:rFonts w:eastAsiaTheme="minorEastAsia"/>
        </w:rPr>
        <w:t>scal</w:t>
      </w:r>
      <w:r w:rsidR="0017235A" w:rsidRPr="009D0311">
        <w:rPr>
          <w:rFonts w:eastAsiaTheme="minorEastAsia"/>
        </w:rPr>
        <w:t xml:space="preserve">ar </w:t>
      </w:r>
      <w:r w:rsidR="005D2C21" w:rsidRPr="009D0311">
        <w:rPr>
          <w:rFonts w:eastAsiaTheme="minorEastAsia"/>
          <w:i/>
          <w:iCs/>
        </w:rPr>
        <w:t>k</w:t>
      </w:r>
      <w:r w:rsidR="00E16916" w:rsidRPr="009D0311">
        <w:rPr>
          <w:rFonts w:eastAsiaTheme="minorEastAsia"/>
        </w:rPr>
        <w:t>,</w:t>
      </w:r>
      <w:r w:rsidR="005D2C21" w:rsidRPr="009D0311">
        <w:rPr>
          <w:rFonts w:eastAsiaTheme="minorEastAsia"/>
        </w:rPr>
        <w:t xml:space="preserve"> with elements</w:t>
      </w:r>
      <w:r w:rsidR="00067B0D" w:rsidRPr="009D0311">
        <w:rPr>
          <w:rFonts w:eastAsiaTheme="minorEastAsia"/>
        </w:rPr>
        <w:t xml:space="preserve"> </w:t>
      </w:r>
      <w:r w:rsidR="00C21C16" w:rsidRPr="009D0311">
        <w:rPr>
          <w:rFonts w:eastAsiaTheme="minorEastAsia"/>
          <w:i/>
          <w:iCs/>
        </w:rPr>
        <w:t>k</w:t>
      </w:r>
      <w:r w:rsidR="00C21C16" w:rsidRPr="009D0311">
        <w:rPr>
          <w:rFonts w:eastAsiaTheme="minorEastAsia"/>
          <w:i/>
          <w:iCs/>
          <w:vertAlign w:val="subscript"/>
        </w:rPr>
        <w:t>i</w:t>
      </w:r>
      <w:r w:rsidR="00C21C16" w:rsidRPr="009D0311">
        <w:rPr>
          <w:rFonts w:eastAsiaTheme="minorEastAsia"/>
          <w:vertAlign w:val="subscript"/>
        </w:rPr>
        <w:t xml:space="preserve"> </w:t>
      </w:r>
      <w:r w:rsidR="00C21C16" w:rsidRPr="009D0311">
        <w:rPr>
          <w:rFonts w:eastAsiaTheme="minorEastAsia"/>
        </w:rPr>
        <w:t>proportional</w:t>
      </w:r>
      <w:r w:rsidR="009768B4" w:rsidRPr="009D0311">
        <w:rPr>
          <w:rFonts w:eastAsiaTheme="minorEastAsia"/>
        </w:rPr>
        <w:t xml:space="preserve"> to the fraction</w:t>
      </w:r>
      <w:r w:rsidR="007F5F52" w:rsidRPr="009D0311">
        <w:rPr>
          <w:rFonts w:eastAsiaTheme="minorEastAsia"/>
        </w:rPr>
        <w:t xml:space="preserve"> </w:t>
      </w:r>
      <w:r w:rsidR="005D2C21" w:rsidRPr="009D0311">
        <w:rPr>
          <w:rFonts w:eastAsiaTheme="minorEastAsia"/>
        </w:rPr>
        <w:t xml:space="preserve">of </w:t>
      </w:r>
      <w:r w:rsidR="00EA7971" w:rsidRPr="009D0311">
        <w:rPr>
          <w:rFonts w:eastAsiaTheme="minorEastAsia"/>
        </w:rPr>
        <w:t xml:space="preserve">new </w:t>
      </w:r>
      <w:r w:rsidR="005D2C21" w:rsidRPr="009D0311">
        <w:rPr>
          <w:rFonts w:eastAsiaTheme="minorEastAsia"/>
        </w:rPr>
        <w:t xml:space="preserve">infections occurring in group </w:t>
      </w:r>
      <w:r w:rsidR="00E16916" w:rsidRPr="009D0311">
        <w:rPr>
          <w:rFonts w:eastAsiaTheme="minorEastAsia"/>
          <w:i/>
          <w:iCs/>
        </w:rPr>
        <w:t>i</w:t>
      </w:r>
      <w:r w:rsidR="005D2C21" w:rsidRPr="009D0311">
        <w:rPr>
          <w:rFonts w:eastAsiaTheme="minorEastAsia"/>
        </w:rPr>
        <w:t xml:space="preserve"> (</w:t>
      </w:r>
      <w:r w:rsidR="00E16916" w:rsidRPr="009D0311">
        <w:rPr>
          <w:rFonts w:eastAsiaTheme="minorEastAsia"/>
        </w:rPr>
        <w:fldChar w:fldCharType="begin"/>
      </w:r>
      <w:r w:rsidR="00E16916" w:rsidRPr="009D0311">
        <w:rPr>
          <w:rFonts w:eastAsiaTheme="minorEastAsia"/>
        </w:rPr>
        <w:instrText xml:space="preserve"> REF _Ref61876185 \h </w:instrText>
      </w:r>
      <w:r w:rsidR="00E16916" w:rsidRPr="009D0311">
        <w:rPr>
          <w:rFonts w:eastAsiaTheme="minorEastAsia"/>
        </w:rPr>
      </w:r>
      <w:r w:rsidR="00E16916" w:rsidRPr="009D0311">
        <w:rPr>
          <w:rFonts w:eastAsiaTheme="minorEastAsia"/>
        </w:rPr>
        <w:fldChar w:fldCharType="separate"/>
      </w:r>
      <w:r w:rsidR="0076647A" w:rsidRPr="009D0311">
        <w:t xml:space="preserve">Equation </w:t>
      </w:r>
      <w:r w:rsidR="0076647A">
        <w:rPr>
          <w:noProof/>
        </w:rPr>
        <w:t>4</w:t>
      </w:r>
      <w:r w:rsidR="00E16916" w:rsidRPr="009D0311">
        <w:rPr>
          <w:rFonts w:eastAsiaTheme="minorEastAsia"/>
        </w:rPr>
        <w:fldChar w:fldCharType="end"/>
      </w:r>
      <w:r w:rsidR="005D2C21" w:rsidRPr="009D0311">
        <w:rPr>
          <w:rFonts w:eastAsiaTheme="minorEastAsia"/>
        </w:rPr>
        <w:t>).</w:t>
      </w:r>
      <w:r w:rsidRPr="009D0311">
        <w:rPr>
          <w:rFonts w:eastAsiaTheme="minorEastAsia"/>
        </w:rPr>
        <w:t xml:space="preserve"> </w:t>
      </w:r>
    </w:p>
    <w:p w14:paraId="193D5C8F" w14:textId="77777777" w:rsidR="0076647A" w:rsidRDefault="0076647A">
      <w:pPr>
        <w:rPr>
          <w:i/>
          <w:iCs/>
          <w:color w:val="44546A" w:themeColor="text2"/>
          <w:sz w:val="18"/>
          <w:szCs w:val="18"/>
        </w:rPr>
      </w:pPr>
      <w:bookmarkStart w:id="9" w:name="_Ref61876185"/>
      <w:r>
        <w:br w:type="page"/>
      </w:r>
    </w:p>
    <w:p w14:paraId="61182D20" w14:textId="315B5E4C" w:rsidR="005D2C21" w:rsidRPr="009D0311" w:rsidRDefault="005D2C21" w:rsidP="005D2C21">
      <w:pPr>
        <w:pStyle w:val="Caption"/>
        <w:rPr>
          <w:rFonts w:eastAsiaTheme="minorEastAsia"/>
        </w:rPr>
      </w:pPr>
      <w:r w:rsidRPr="009D0311">
        <w:lastRenderedPageBreak/>
        <w:t xml:space="preserve">Equation </w:t>
      </w:r>
      <w:r w:rsidRPr="009D0311">
        <w:fldChar w:fldCharType="begin"/>
      </w:r>
      <w:r w:rsidRPr="009D0311">
        <w:instrText>SEQ Equation \* ARABIC</w:instrText>
      </w:r>
      <w:r w:rsidRPr="009D0311">
        <w:fldChar w:fldCharType="separate"/>
      </w:r>
      <w:r w:rsidR="0076647A">
        <w:rPr>
          <w:noProof/>
        </w:rPr>
        <w:t>4</w:t>
      </w:r>
      <w:r w:rsidRPr="009D0311">
        <w:fldChar w:fldCharType="end"/>
      </w:r>
      <w:bookmarkEnd w:id="9"/>
    </w:p>
    <w:p w14:paraId="52334FF3" w14:textId="77777777" w:rsidR="00E64F66" w:rsidRPr="009D0311" w:rsidRDefault="00EE30EF"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sSup>
            <m:sSupPr>
              <m:ctrlPr>
                <w:rPr>
                  <w:rFonts w:ascii="Cambria Math" w:hAnsi="Cambria Math"/>
                  <w:i/>
                </w:rPr>
              </m:ctrlPr>
            </m:sSupPr>
            <m:e>
              <m:r>
                <w:rPr>
                  <w:rFonts w:ascii="Cambria Math" w:hAnsi="Cambria Math"/>
                </w:rPr>
                <m:t>e</m:t>
              </m:r>
            </m:e>
            <m:sup>
              <m:r>
                <w:rPr>
                  <w:rFonts w:ascii="Cambria Math" w:hAnsi="Cambria Math"/>
                </w:rPr>
                <m:t>rt</m:t>
              </m:r>
            </m:sup>
          </m:sSup>
        </m:oMath>
      </m:oMathPara>
    </w:p>
    <w:p w14:paraId="158EEE21" w14:textId="26B6F2B1" w:rsidR="00E64F66" w:rsidRPr="009D0311" w:rsidRDefault="005D2C21" w:rsidP="00B874B2">
      <w:pPr>
        <w:rPr>
          <w:i/>
          <w:iCs/>
          <w:color w:val="44546A" w:themeColor="text2"/>
          <w:sz w:val="18"/>
          <w:szCs w:val="18"/>
        </w:rPr>
      </w:pPr>
      <w:r w:rsidRPr="009D0311">
        <w:rPr>
          <w:rFonts w:eastAsiaTheme="minorEastAsia"/>
        </w:rPr>
        <w:t xml:space="preserve">Substituting </w:t>
      </w:r>
      <w:r w:rsidRPr="009D0311">
        <w:rPr>
          <w:rFonts w:eastAsiaTheme="minorEastAsia"/>
        </w:rPr>
        <w:fldChar w:fldCharType="begin"/>
      </w:r>
      <w:r w:rsidRPr="009D0311">
        <w:rPr>
          <w:rFonts w:eastAsiaTheme="minorEastAsia"/>
        </w:rPr>
        <w:instrText xml:space="preserve"> REF _Ref61876185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4</w:t>
      </w:r>
      <w:r w:rsidRPr="009D0311">
        <w:rPr>
          <w:rFonts w:eastAsiaTheme="minorEastAsia"/>
        </w:rPr>
        <w:fldChar w:fldCharType="end"/>
      </w:r>
      <w:r w:rsidRPr="009D0311">
        <w:rPr>
          <w:rFonts w:eastAsiaTheme="minorEastAsia"/>
        </w:rPr>
        <w:t xml:space="preserve"> into </w:t>
      </w: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3</w:t>
      </w:r>
      <w:r w:rsidRPr="009D0311">
        <w:rPr>
          <w:rFonts w:eastAsiaTheme="minorEastAsia"/>
        </w:rPr>
        <w:fldChar w:fldCharType="end"/>
      </w:r>
      <w:r w:rsidR="00E64F66" w:rsidRPr="009D0311">
        <w:rPr>
          <w:rFonts w:eastAsiaTheme="minorEastAsia"/>
        </w:rPr>
        <w:t xml:space="preserve"> yields </w:t>
      </w:r>
      <w:r w:rsidRPr="009D0311">
        <w:rPr>
          <w:rFonts w:eastAsiaTheme="minorEastAsia"/>
        </w:rPr>
        <w:t>an eigenvalue equation (</w:t>
      </w:r>
      <w:r w:rsidRPr="009D0311">
        <w:rPr>
          <w:rFonts w:eastAsiaTheme="minorEastAsia"/>
        </w:rPr>
        <w:fldChar w:fldCharType="begin"/>
      </w:r>
      <w:r w:rsidRPr="009D0311">
        <w:rPr>
          <w:rFonts w:eastAsiaTheme="minorEastAsia"/>
        </w:rPr>
        <w:instrText xml:space="preserve"> REF _Ref61876292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5</w:t>
      </w:r>
      <w:r w:rsidRPr="009D0311">
        <w:rPr>
          <w:rFonts w:eastAsiaTheme="minorEastAsia"/>
        </w:rPr>
        <w:fldChar w:fldCharType="end"/>
      </w:r>
      <w:r w:rsidRPr="009D0311">
        <w:rPr>
          <w:rFonts w:eastAsiaTheme="minorEastAsia"/>
        </w:rPr>
        <w:t>)</w:t>
      </w:r>
      <w:r w:rsidR="00E64F66" w:rsidRPr="009D0311">
        <w:rPr>
          <w:rFonts w:eastAsiaTheme="minorEastAsia"/>
        </w:rPr>
        <w:t>.</w:t>
      </w:r>
    </w:p>
    <w:p w14:paraId="7D9EE150" w14:textId="439CC230" w:rsidR="005D2C21" w:rsidRPr="009D0311" w:rsidRDefault="005D2C21" w:rsidP="005D2C21">
      <w:pPr>
        <w:pStyle w:val="Caption"/>
        <w:rPr>
          <w:rFonts w:eastAsiaTheme="minorEastAsia"/>
        </w:rPr>
      </w:pPr>
      <w:bookmarkStart w:id="10" w:name="_Ref61876292"/>
      <w:r w:rsidRPr="009D0311">
        <w:t xml:space="preserve">Equation </w:t>
      </w:r>
      <w:r w:rsidRPr="009D0311">
        <w:fldChar w:fldCharType="begin"/>
      </w:r>
      <w:r w:rsidRPr="009D0311">
        <w:instrText>SEQ Equation \* ARABIC</w:instrText>
      </w:r>
      <w:r w:rsidRPr="009D0311">
        <w:fldChar w:fldCharType="separate"/>
      </w:r>
      <w:r w:rsidR="0076647A">
        <w:rPr>
          <w:noProof/>
        </w:rPr>
        <w:t>5</w:t>
      </w:r>
      <w:r w:rsidRPr="009D0311">
        <w:fldChar w:fldCharType="end"/>
      </w:r>
      <w:bookmarkEnd w:id="10"/>
    </w:p>
    <w:p w14:paraId="27521B17" w14:textId="54430C94" w:rsidR="00E64F66" w:rsidRPr="009D0311" w:rsidRDefault="00EE30EF" w:rsidP="00DA5109">
      <w:pPr>
        <w:jc w:val="both"/>
        <w:rPr>
          <w:rFonts w:eastAsiaTheme="minorEastAsia"/>
        </w:rPr>
      </w:pPr>
      <m:oMathPara>
        <m:oMath>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w:bookmarkStart w:id="11" w:name="_Hlk63852223"/>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r>
            <w:rPr>
              <w:rFonts w:ascii="Cambria Math" w:eastAsiaTheme="minorEastAsia"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oMath>
      </m:oMathPara>
      <w:bookmarkEnd w:id="11"/>
    </w:p>
    <w:p w14:paraId="62BEBB59" w14:textId="0DD41691" w:rsidR="00E16916" w:rsidRPr="009D0311" w:rsidRDefault="00E64F66" w:rsidP="009F3CC7">
      <w:pPr>
        <w:jc w:val="both"/>
        <w:rPr>
          <w:rFonts w:eastAsiaTheme="minorEastAsia"/>
        </w:rPr>
      </w:pPr>
      <w:r w:rsidRPr="009D0311">
        <w:rPr>
          <w:rFonts w:eastAsiaTheme="minorEastAsia"/>
        </w:rPr>
        <w:t xml:space="preserve">To infer the overall </w:t>
      </w:r>
      <w:r w:rsidR="008D21CD" w:rsidRPr="009D0311">
        <w:rPr>
          <w:rFonts w:eastAsiaTheme="minorEastAsia"/>
        </w:rPr>
        <w:t xml:space="preserve">reproduction number </w:t>
      </w:r>
      <w:r w:rsidRPr="009D0311">
        <w:rPr>
          <w:rFonts w:eastAsiaTheme="minorEastAsia"/>
          <w:i/>
          <w:iCs/>
        </w:rPr>
        <w:t>R</w:t>
      </w:r>
      <w:r w:rsidRPr="009D0311">
        <w:rPr>
          <w:rFonts w:eastAsiaTheme="minorEastAsia"/>
        </w:rPr>
        <w:t xml:space="preserve"> we factor</w:t>
      </w:r>
      <w:r w:rsidR="005D2C21" w:rsidRPr="009D0311">
        <w:rPr>
          <w:rFonts w:eastAsiaTheme="minorEastAsia"/>
        </w:rPr>
        <w:t>ise</w:t>
      </w:r>
      <w:r w:rsidRPr="009D0311">
        <w:rPr>
          <w:rFonts w:eastAsiaTheme="minorEastAsia"/>
        </w:rPr>
        <w:t xml:space="preserve"> the matrix into the product of the scalar reproduction number </w:t>
      </w:r>
      <w:r w:rsidRPr="009D0311">
        <w:rPr>
          <w:rFonts w:eastAsiaTheme="minorEastAsia"/>
          <w:i/>
          <w:iCs/>
        </w:rPr>
        <w:t>R</w:t>
      </w:r>
      <w:r w:rsidRPr="009D0311">
        <w:rPr>
          <w:rFonts w:eastAsiaTheme="minorEastAsia"/>
        </w:rPr>
        <w:t xml:space="preserve"> and the normalized </w:t>
      </w:r>
      <w:r w:rsidR="00675E7A" w:rsidRPr="009D0311">
        <w:rPr>
          <w:rFonts w:eastAsiaTheme="minorEastAsia"/>
        </w:rPr>
        <w:t xml:space="preserve">next generation </w:t>
      </w:r>
      <w:r w:rsidRPr="009D0311">
        <w:rPr>
          <w:rFonts w:eastAsiaTheme="minorEastAsia"/>
        </w:rPr>
        <w:t xml:space="preserve">matrix </w:t>
      </w:r>
      <w:r w:rsidRPr="009D0311">
        <w:rPr>
          <w:rFonts w:eastAsiaTheme="minorEastAsia"/>
          <w:i/>
          <w:iCs/>
        </w:rPr>
        <w:t>M</w:t>
      </w:r>
      <w:r w:rsidRPr="009D0311">
        <w:rPr>
          <w:rFonts w:eastAsiaTheme="minorEastAsia"/>
        </w:rPr>
        <w:t xml:space="preserve">, whose elements </w:t>
      </w:r>
      <m:oMath>
        <m:sSub>
          <m:sSubPr>
            <m:ctrlPr>
              <w:rPr>
                <w:rFonts w:ascii="Cambria Math" w:hAnsi="Cambria Math"/>
                <w:i/>
              </w:rPr>
            </m:ctrlPr>
          </m:sSubPr>
          <m:e>
            <m:r>
              <w:rPr>
                <w:rFonts w:ascii="Cambria Math" w:hAnsi="Cambria Math"/>
              </w:rPr>
              <m:t>M</m:t>
            </m:r>
          </m:e>
          <m:sub>
            <m:r>
              <w:rPr>
                <w:rFonts w:ascii="Cambria Math" w:hAnsi="Cambria Math"/>
              </w:rPr>
              <m:t>j→i</m:t>
            </m:r>
          </m:sub>
        </m:sSub>
      </m:oMath>
      <w:r w:rsidR="00F344DF" w:rsidRPr="009D0311">
        <w:rPr>
          <w:rFonts w:eastAsiaTheme="minorEastAsia"/>
          <w:vertAlign w:val="subscript"/>
        </w:rPr>
        <w:t xml:space="preserve">  </w:t>
      </w:r>
      <w:r w:rsidRPr="009D0311">
        <w:rPr>
          <w:rFonts w:eastAsiaTheme="minorEastAsia"/>
        </w:rPr>
        <w:t xml:space="preserve"> give the </w:t>
      </w:r>
      <w:r w:rsidR="00096B6C" w:rsidRPr="009D0311">
        <w:rPr>
          <w:rFonts w:eastAsiaTheme="minorEastAsia"/>
        </w:rPr>
        <w:t xml:space="preserve">relative </w:t>
      </w:r>
      <w:r w:rsidRPr="009D0311">
        <w:rPr>
          <w:rFonts w:eastAsiaTheme="minorEastAsia"/>
        </w:rPr>
        <w:t xml:space="preserve">risk posed to a member of group </w:t>
      </w:r>
      <w:r w:rsidRPr="009D0311">
        <w:rPr>
          <w:rFonts w:eastAsiaTheme="minorEastAsia"/>
          <w:i/>
          <w:iCs/>
        </w:rPr>
        <w:t>i</w:t>
      </w:r>
      <w:r w:rsidRPr="009D0311">
        <w:rPr>
          <w:rFonts w:eastAsiaTheme="minorEastAsia"/>
        </w:rPr>
        <w:t xml:space="preserve"> by an infected member of group </w:t>
      </w:r>
      <w:r w:rsidRPr="009D0311">
        <w:rPr>
          <w:rFonts w:eastAsiaTheme="minorEastAsia"/>
          <w:i/>
          <w:iCs/>
        </w:rPr>
        <w:t>j</w:t>
      </w:r>
      <w:r w:rsidR="007F5F52" w:rsidRPr="009D0311">
        <w:rPr>
          <w:rFonts w:eastAsiaTheme="minorEastAsia"/>
        </w:rPr>
        <w:t>.</w:t>
      </w:r>
      <w:r w:rsidRPr="009D0311">
        <w:rPr>
          <w:rFonts w:eastAsiaTheme="minorEastAsia"/>
        </w:rPr>
        <w:t xml:space="preserve"> </w:t>
      </w:r>
      <w:r w:rsidR="00A66BC6" w:rsidRPr="009D0311">
        <w:rPr>
          <w:rFonts w:eastAsiaTheme="minorEastAsia"/>
        </w:rPr>
        <w:t xml:space="preserve">Rearranging shows that </w:t>
      </w:r>
      <w:r w:rsidR="0008041A" w:rsidRPr="009D0311">
        <w:rPr>
          <w:rFonts w:eastAsiaTheme="minorEastAsia"/>
        </w:rPr>
        <w:t xml:space="preserve">for a </w:t>
      </w:r>
      <w:r w:rsidR="00A66BC6" w:rsidRPr="009D0311">
        <w:rPr>
          <w:rFonts w:eastAsiaTheme="minorEastAsia"/>
        </w:rPr>
        <w:t xml:space="preserve">growth rate </w:t>
      </w:r>
      <w:r w:rsidR="00C35CE8" w:rsidRPr="009D0311">
        <w:rPr>
          <w:rFonts w:eastAsiaTheme="minorEastAsia" w:cstheme="minorHAnsi"/>
          <w:i/>
          <w:iCs/>
        </w:rPr>
        <w:t>r</w:t>
      </w:r>
      <w:r w:rsidR="0008041A" w:rsidRPr="009D0311">
        <w:rPr>
          <w:rFonts w:eastAsiaTheme="minorEastAsia" w:cstheme="minorHAnsi"/>
        </w:rPr>
        <w:t xml:space="preserve">, the corresponding </w:t>
      </w:r>
      <w:r w:rsidR="0008041A" w:rsidRPr="009D0311">
        <w:rPr>
          <w:rFonts w:eastAsiaTheme="minorEastAsia"/>
          <w:i/>
          <w:iCs/>
        </w:rPr>
        <w:t>R</w:t>
      </w:r>
      <w:r w:rsidR="0008041A" w:rsidRPr="009D0311">
        <w:rPr>
          <w:rFonts w:eastAsiaTheme="minorEastAsia"/>
        </w:rPr>
        <w:t xml:space="preserve"> </w:t>
      </w:r>
      <w:r w:rsidR="00A66BC6" w:rsidRPr="009D0311">
        <w:rPr>
          <w:rFonts w:eastAsiaTheme="minorEastAsia"/>
        </w:rPr>
        <w:t xml:space="preserve">will be the reciprocal of the dominant eigenvalue of the </w:t>
      </w:r>
      <w:r w:rsidR="0082468F" w:rsidRPr="009D0311">
        <w:rPr>
          <w:rFonts w:eastAsiaTheme="minorEastAsia"/>
        </w:rPr>
        <w:t xml:space="preserve">elementwise </w:t>
      </w:r>
      <w:r w:rsidR="00A66BC6" w:rsidRPr="009D0311">
        <w:rPr>
          <w:rFonts w:eastAsiaTheme="minorEastAsia"/>
        </w:rPr>
        <w:t xml:space="preserve">product of the matrix </w:t>
      </w:r>
      <w:r w:rsidR="00A66BC6" w:rsidRPr="009D0311">
        <w:rPr>
          <w:rFonts w:eastAsiaTheme="minorEastAsia"/>
          <w:i/>
          <w:iCs/>
        </w:rPr>
        <w:t>M</w:t>
      </w:r>
      <w:r w:rsidR="00A66BC6" w:rsidRPr="009D0311">
        <w:rPr>
          <w:rFonts w:eastAsiaTheme="minorEastAsia"/>
        </w:rPr>
        <w:t xml:space="preserve"> and the matrix of Laplace transforms of the generation time distributions (</w:t>
      </w:r>
      <w:r w:rsidR="00A66BC6" w:rsidRPr="009D0311">
        <w:rPr>
          <w:rFonts w:eastAsiaTheme="minorEastAsia"/>
        </w:rPr>
        <w:fldChar w:fldCharType="begin"/>
      </w:r>
      <w:r w:rsidR="00A66BC6" w:rsidRPr="009D0311">
        <w:rPr>
          <w:rFonts w:eastAsiaTheme="minorEastAsia"/>
        </w:rPr>
        <w:instrText xml:space="preserve"> REF _Ref62223601 \h </w:instrText>
      </w:r>
      <w:r w:rsidR="00A66BC6" w:rsidRPr="009D0311">
        <w:rPr>
          <w:rFonts w:eastAsiaTheme="minorEastAsia"/>
        </w:rPr>
      </w:r>
      <w:r w:rsidR="00A66BC6" w:rsidRPr="009D0311">
        <w:rPr>
          <w:rFonts w:eastAsiaTheme="minorEastAsia"/>
        </w:rPr>
        <w:fldChar w:fldCharType="separate"/>
      </w:r>
      <w:r w:rsidR="0076647A" w:rsidRPr="009D0311">
        <w:t xml:space="preserve">Equation </w:t>
      </w:r>
      <w:r w:rsidR="0076647A">
        <w:rPr>
          <w:noProof/>
        </w:rPr>
        <w:t>6</w:t>
      </w:r>
      <w:r w:rsidR="00A66BC6" w:rsidRPr="009D0311">
        <w:rPr>
          <w:rFonts w:eastAsiaTheme="minorEastAsia"/>
        </w:rPr>
        <w:fldChar w:fldCharType="end"/>
      </w:r>
      <w:r w:rsidR="00A66BC6" w:rsidRPr="009D0311">
        <w:rPr>
          <w:rFonts w:eastAsiaTheme="minorEastAsia"/>
        </w:rPr>
        <w:t>).</w:t>
      </w:r>
    </w:p>
    <w:p w14:paraId="540E6E56" w14:textId="3F9DDA77" w:rsidR="00E16916" w:rsidRPr="009D0311" w:rsidRDefault="00E16916" w:rsidP="00E16916">
      <w:pPr>
        <w:pStyle w:val="Caption"/>
        <w:rPr>
          <w:rFonts w:eastAsiaTheme="minorEastAsia"/>
        </w:rPr>
      </w:pPr>
      <w:bookmarkStart w:id="12" w:name="_Ref62223601"/>
      <w:r w:rsidRPr="009D0311">
        <w:t xml:space="preserve">Equation </w:t>
      </w:r>
      <w:r w:rsidRPr="009D0311">
        <w:fldChar w:fldCharType="begin"/>
      </w:r>
      <w:r w:rsidRPr="009D0311">
        <w:instrText>SEQ Equation \* ARABIC</w:instrText>
      </w:r>
      <w:r w:rsidRPr="009D0311">
        <w:fldChar w:fldCharType="separate"/>
      </w:r>
      <w:r w:rsidR="0076647A">
        <w:rPr>
          <w:noProof/>
        </w:rPr>
        <w:t>6</w:t>
      </w:r>
      <w:r w:rsidRPr="009D0311">
        <w:fldChar w:fldCharType="end"/>
      </w:r>
      <w:bookmarkEnd w:id="12"/>
    </w:p>
    <w:p w14:paraId="371B89F2" w14:textId="2006CA0D" w:rsidR="009B13AC" w:rsidRPr="009D0311" w:rsidRDefault="00EE30EF" w:rsidP="009B13AC">
      <w:pPr>
        <w:jc w:val="both"/>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hetero</m:t>
              </m:r>
            </m:sub>
          </m:sSub>
          <m:r>
            <w:rPr>
              <w:rFonts w:ascii="Cambria Math" w:hAnsi="Cambria Math"/>
            </w:rPr>
            <m:t>(t)=</m:t>
          </m:r>
          <m:f>
            <m:fPr>
              <m:ctrlPr>
                <w:rPr>
                  <w:rFonts w:ascii="Cambria Math" w:hAnsi="Cambria Math"/>
                  <w:i/>
                </w:rPr>
              </m:ctrlPr>
            </m:fPr>
            <m:num>
              <m:r>
                <w:rPr>
                  <w:rFonts w:ascii="Cambria Math" w:hAnsi="Cambria Math"/>
                </w:rPr>
                <m:t>1</m:t>
              </m:r>
            </m:num>
            <m:den>
              <m:r>
                <m:rPr>
                  <m:sty m:val="p"/>
                </m:rPr>
                <w:rPr>
                  <w:rFonts w:ascii="Cambria Math" w:hAnsi="Cambria Math"/>
                </w:rPr>
                <m:t>max⁡</m:t>
              </m:r>
              <m:d>
                <m:dPr>
                  <m:begChr m:val="{"/>
                  <m:endChr m:val="}"/>
                  <m:ctrlPr>
                    <w:rPr>
                      <w:rFonts w:ascii="Cambria Math" w:hAnsi="Cambria Math"/>
                      <w:i/>
                    </w:rPr>
                  </m:ctrlPr>
                </m:dPr>
                <m:e>
                  <m:r>
                    <w:rPr>
                      <w:rFonts w:ascii="Cambria Math" w:hAnsi="Cambria Math"/>
                    </w:rPr>
                    <m:t>eigen</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m:e>
              </m:d>
            </m:den>
          </m:f>
        </m:oMath>
      </m:oMathPara>
    </w:p>
    <w:p w14:paraId="04BB3936" w14:textId="16A36F28" w:rsidR="00E16916" w:rsidRPr="009D0311" w:rsidRDefault="006D2967" w:rsidP="00E16916">
      <w:pPr>
        <w:jc w:val="both"/>
        <w:rPr>
          <w:rFonts w:eastAsiaTheme="minorEastAsia"/>
        </w:rPr>
      </w:pPr>
      <w:r w:rsidRPr="009D0311">
        <w:rPr>
          <w:rFonts w:eastAsiaTheme="minorEastAsia"/>
        </w:rPr>
        <w:t xml:space="preserve">In the following, we assume that the </w:t>
      </w:r>
      <w:r w:rsidR="00356774" w:rsidRPr="009D0311">
        <w:rPr>
          <w:rFonts w:eastAsiaTheme="minorEastAsia"/>
        </w:rPr>
        <w:t xml:space="preserve">matrix </w:t>
      </w:r>
      <w:r w:rsidR="009F3CC7" w:rsidRPr="009D0311">
        <w:rPr>
          <w:rFonts w:eastAsiaTheme="minorEastAsia"/>
          <w:i/>
          <w:iCs/>
        </w:rPr>
        <w:t>M</w:t>
      </w:r>
      <w:r w:rsidR="009F3CC7" w:rsidRPr="009D0311">
        <w:rPr>
          <w:rFonts w:eastAsiaTheme="minorEastAsia"/>
        </w:rPr>
        <w:t xml:space="preserve"> </w:t>
      </w:r>
      <w:r w:rsidR="00CE0DCF" w:rsidRPr="009D0311">
        <w:rPr>
          <w:rFonts w:eastAsiaTheme="minorEastAsia"/>
        </w:rPr>
        <w:t xml:space="preserve">can be </w:t>
      </w:r>
      <w:r w:rsidR="00FA7DC2" w:rsidRPr="009D0311">
        <w:rPr>
          <w:rFonts w:eastAsiaTheme="minorEastAsia"/>
        </w:rPr>
        <w:t xml:space="preserve">simply </w:t>
      </w:r>
      <w:r w:rsidR="00CE0DCF" w:rsidRPr="009D0311">
        <w:rPr>
          <w:rFonts w:eastAsiaTheme="minorEastAsia"/>
        </w:rPr>
        <w:t xml:space="preserve">expressed </w:t>
      </w:r>
      <w:r w:rsidR="00356774" w:rsidRPr="009D0311">
        <w:rPr>
          <w:rFonts w:eastAsiaTheme="minorEastAsia"/>
        </w:rPr>
        <w:t xml:space="preserve">using </w:t>
      </w:r>
      <w:r w:rsidR="0029227D" w:rsidRPr="009D0311">
        <w:rPr>
          <w:rFonts w:eastAsiaTheme="minorEastAsia"/>
        </w:rPr>
        <w:t xml:space="preserve">(i) </w:t>
      </w:r>
      <w:r w:rsidR="009F3CC7" w:rsidRPr="009D0311">
        <w:rPr>
          <w:rFonts w:eastAsiaTheme="minorEastAsia"/>
        </w:rPr>
        <w:t>the relative infectiousness</w:t>
      </w:r>
      <w:r w:rsidR="00D753AD" w:rsidRPr="009D0311">
        <w:rPr>
          <w:rFonts w:eastAsiaTheme="minorEastAsia"/>
        </w:rPr>
        <w:t xml:space="preserve"> of each group,</w:t>
      </w:r>
      <w:r w:rsidR="009F3CC7" w:rsidRPr="009D0311">
        <w:rPr>
          <w:rFonts w:eastAsiaTheme="minorEastAsia"/>
        </w:rPr>
        <w:t xml:space="preserve"> </w:t>
      </w:r>
      <w:r w:rsidR="00967270" w:rsidRPr="009D0311">
        <w:rPr>
          <w:rFonts w:eastAsiaTheme="minorEastAsia"/>
          <w:i/>
          <w:iCs/>
        </w:rPr>
        <w:t>ρ</w:t>
      </w:r>
      <w:r w:rsidR="00967270" w:rsidRPr="009D0311">
        <w:rPr>
          <w:rFonts w:eastAsiaTheme="minorEastAsia"/>
          <w:i/>
          <w:iCs/>
          <w:vertAlign w:val="subscript"/>
        </w:rPr>
        <w:t>i</w:t>
      </w:r>
      <w:r w:rsidR="00096B6C" w:rsidRPr="009D0311">
        <w:rPr>
          <w:rStyle w:val="CommentReference"/>
        </w:rPr>
        <w:t>;</w:t>
      </w:r>
      <w:r w:rsidR="0029227D" w:rsidRPr="009D0311">
        <w:rPr>
          <w:rFonts w:eastAsiaTheme="minorEastAsia"/>
        </w:rPr>
        <w:t xml:space="preserve">  (ii)</w:t>
      </w:r>
      <w:r w:rsidR="007C3279" w:rsidRPr="009D0311">
        <w:rPr>
          <w:rFonts w:eastAsiaTheme="minorEastAsia"/>
        </w:rPr>
        <w:t xml:space="preserve"> the relative susceptibility</w:t>
      </w:r>
      <w:r w:rsidR="00D753AD" w:rsidRPr="009D0311">
        <w:rPr>
          <w:rFonts w:eastAsiaTheme="minorEastAsia"/>
        </w:rPr>
        <w:t xml:space="preserve"> of each group, </w:t>
      </w:r>
      <w:r w:rsidR="007C3279" w:rsidRPr="009D0311">
        <w:rPr>
          <w:rFonts w:eastAsiaTheme="minorEastAsia"/>
        </w:rPr>
        <w:t xml:space="preserve"> </w:t>
      </w:r>
      <w:r w:rsidR="007C3279" w:rsidRPr="009D0311">
        <w:rPr>
          <w:rFonts w:eastAsiaTheme="minorEastAsia" w:cstheme="minorHAnsi"/>
          <w:i/>
          <w:iCs/>
        </w:rPr>
        <w:t>ξ</w:t>
      </w:r>
      <w:r w:rsidR="007C3279" w:rsidRPr="009D0311">
        <w:rPr>
          <w:rFonts w:eastAsiaTheme="minorEastAsia" w:cstheme="minorHAnsi"/>
          <w:i/>
          <w:iCs/>
          <w:vertAlign w:val="subscript"/>
        </w:rPr>
        <w:t>i</w:t>
      </w:r>
      <w:r w:rsidR="007C3279" w:rsidRPr="009D0311">
        <w:rPr>
          <w:rFonts w:eastAsiaTheme="minorEastAsia"/>
        </w:rPr>
        <w:t>,</w:t>
      </w:r>
      <w:r w:rsidR="0029227D" w:rsidRPr="009D0311">
        <w:rPr>
          <w:rFonts w:eastAsiaTheme="minorEastAsia"/>
        </w:rPr>
        <w:t xml:space="preserve"> </w:t>
      </w:r>
      <w:r w:rsidR="007C3279" w:rsidRPr="009D0311">
        <w:rPr>
          <w:rFonts w:eastAsiaTheme="minorEastAsia"/>
        </w:rPr>
        <w:t xml:space="preserve">and (iii) </w:t>
      </w:r>
      <w:r w:rsidR="009F3CC7" w:rsidRPr="009D0311">
        <w:rPr>
          <w:rFonts w:eastAsiaTheme="minorEastAsia"/>
        </w:rPr>
        <w:t>the</w:t>
      </w:r>
      <w:r w:rsidR="00A66BC6" w:rsidRPr="009D0311">
        <w:rPr>
          <w:rFonts w:eastAsiaTheme="minorEastAsia"/>
        </w:rPr>
        <w:t xml:space="preserve"> assortativity</w:t>
      </w:r>
      <w:r w:rsidR="009F3CC7" w:rsidRPr="009D0311">
        <w:rPr>
          <w:rFonts w:eastAsiaTheme="minorEastAsia"/>
        </w:rPr>
        <w:t xml:space="preserve"> between the </w:t>
      </w:r>
      <w:r w:rsidR="005E5026" w:rsidRPr="009D0311">
        <w:rPr>
          <w:rFonts w:eastAsiaTheme="minorEastAsia"/>
        </w:rPr>
        <w:t>groups</w:t>
      </w:r>
      <w:r w:rsidR="009F3CC7" w:rsidRPr="009D0311">
        <w:rPr>
          <w:rFonts w:eastAsiaTheme="minorEastAsia"/>
        </w:rPr>
        <w:t xml:space="preserve">, given by </w:t>
      </w:r>
      <w:r w:rsidR="00B53969" w:rsidRPr="009D0311">
        <w:rPr>
          <w:rFonts w:eastAsiaTheme="minorEastAsia"/>
        </w:rPr>
        <w:t xml:space="preserve">a </w:t>
      </w:r>
      <w:r w:rsidR="009F3CC7" w:rsidRPr="009D0311">
        <w:rPr>
          <w:rFonts w:eastAsiaTheme="minorEastAsia"/>
        </w:rPr>
        <w:t xml:space="preserve">matrix </w:t>
      </w:r>
      <w:r w:rsidR="009F3CC7" w:rsidRPr="009D0311">
        <w:rPr>
          <w:rFonts w:eastAsiaTheme="minorEastAsia"/>
          <w:i/>
          <w:iCs/>
        </w:rPr>
        <w:t>A</w:t>
      </w:r>
      <w:r w:rsidR="009F3CC7" w:rsidRPr="009D0311">
        <w:rPr>
          <w:rFonts w:eastAsiaTheme="minorEastAsia"/>
        </w:rPr>
        <w:t xml:space="preserve"> whose elements </w:t>
      </w:r>
      <w:r w:rsidR="009F3CC7" w:rsidRPr="009D0311">
        <w:rPr>
          <w:rFonts w:eastAsiaTheme="minorEastAsia"/>
          <w:i/>
          <w:iCs/>
        </w:rPr>
        <w:t>A</w:t>
      </w:r>
      <w:r w:rsidR="009F3CC7" w:rsidRPr="009D0311">
        <w:rPr>
          <w:rFonts w:eastAsiaTheme="minorEastAsia"/>
          <w:i/>
          <w:iCs/>
          <w:vertAlign w:val="subscript"/>
        </w:rPr>
        <w:t>ij</w:t>
      </w:r>
      <w:r w:rsidR="009F3CC7" w:rsidRPr="009D0311">
        <w:rPr>
          <w:rFonts w:eastAsiaTheme="minorEastAsia"/>
        </w:rPr>
        <w:t xml:space="preserve"> give the proportion of group </w:t>
      </w:r>
      <w:r w:rsidR="009F3CC7" w:rsidRPr="009D0311">
        <w:rPr>
          <w:rFonts w:eastAsiaTheme="minorEastAsia"/>
          <w:i/>
          <w:iCs/>
        </w:rPr>
        <w:t>j</w:t>
      </w:r>
      <w:r w:rsidR="009F3CC7" w:rsidRPr="009D0311">
        <w:rPr>
          <w:rFonts w:eastAsiaTheme="minorEastAsia"/>
        </w:rPr>
        <w:t>’s contacts</w:t>
      </w:r>
      <w:r w:rsidR="00B6634B" w:rsidRPr="009D0311">
        <w:rPr>
          <w:rFonts w:eastAsiaTheme="minorEastAsia"/>
        </w:rPr>
        <w:t xml:space="preserve"> which are made with individuals</w:t>
      </w:r>
      <w:r w:rsidR="009F3CC7" w:rsidRPr="009D0311">
        <w:rPr>
          <w:rFonts w:eastAsiaTheme="minorEastAsia"/>
        </w:rPr>
        <w:t xml:space="preserve"> in group </w:t>
      </w:r>
      <w:r w:rsidR="009F3CC7" w:rsidRPr="009D0311">
        <w:rPr>
          <w:rFonts w:eastAsiaTheme="minorEastAsia"/>
          <w:i/>
          <w:iCs/>
        </w:rPr>
        <w:t>i</w:t>
      </w:r>
      <w:r w:rsidR="00356774" w:rsidRPr="009D0311">
        <w:rPr>
          <w:rFonts w:eastAsiaTheme="minorEastAsia"/>
        </w:rPr>
        <w:t xml:space="preserve"> (</w:t>
      </w:r>
      <w:r w:rsidR="00A66BC6" w:rsidRPr="009D0311">
        <w:rPr>
          <w:rFonts w:eastAsiaTheme="minorEastAsia"/>
        </w:rPr>
        <w:fldChar w:fldCharType="begin"/>
      </w:r>
      <w:r w:rsidR="00A66BC6" w:rsidRPr="009D0311">
        <w:rPr>
          <w:rFonts w:eastAsiaTheme="minorEastAsia"/>
        </w:rPr>
        <w:instrText xml:space="preserve"> REF _Ref62469971 \h </w:instrText>
      </w:r>
      <w:r w:rsidR="00A66BC6" w:rsidRPr="009D0311">
        <w:rPr>
          <w:rFonts w:eastAsiaTheme="minorEastAsia"/>
        </w:rPr>
      </w:r>
      <w:r w:rsidR="00A66BC6" w:rsidRPr="009D0311">
        <w:rPr>
          <w:rFonts w:eastAsiaTheme="minorEastAsia"/>
        </w:rPr>
        <w:fldChar w:fldCharType="separate"/>
      </w:r>
      <w:r w:rsidR="0076647A" w:rsidRPr="009D0311">
        <w:t xml:space="preserve">Equation </w:t>
      </w:r>
      <w:r w:rsidR="0076647A">
        <w:rPr>
          <w:noProof/>
        </w:rPr>
        <w:t>7</w:t>
      </w:r>
      <w:r w:rsidR="00A66BC6" w:rsidRPr="009D0311">
        <w:rPr>
          <w:rFonts w:eastAsiaTheme="minorEastAsia"/>
        </w:rPr>
        <w:fldChar w:fldCharType="end"/>
      </w:r>
      <w:r w:rsidR="00356774" w:rsidRPr="009D0311">
        <w:rPr>
          <w:rFonts w:eastAsiaTheme="minorEastAsia"/>
        </w:rPr>
        <w:t>)</w:t>
      </w:r>
      <w:r w:rsidR="009F3CC7" w:rsidRPr="009D0311">
        <w:rPr>
          <w:rFonts w:eastAsiaTheme="minorEastAsia"/>
        </w:rPr>
        <w:t>.</w:t>
      </w:r>
      <w:r w:rsidR="009641F7" w:rsidRPr="009D0311">
        <w:rPr>
          <w:rFonts w:eastAsiaTheme="minorEastAsia"/>
        </w:rPr>
        <w:t xml:space="preserve"> The relative infectiousness and susceptibility of each group are denoted relative to the most infectious and most susceptible group respectively. </w:t>
      </w:r>
      <w:r w:rsidR="00E75FB3" w:rsidRPr="009D0311">
        <w:rPr>
          <w:rFonts w:eastAsiaTheme="minorEastAsia"/>
        </w:rPr>
        <w:t xml:space="preserve">We can consider </w:t>
      </w:r>
      <w:r w:rsidR="001662E0" w:rsidRPr="009D0311">
        <w:rPr>
          <w:rFonts w:eastAsiaTheme="minorEastAsia"/>
          <w:i/>
          <w:iCs/>
        </w:rPr>
        <w:t>ρ</w:t>
      </w:r>
      <w:r w:rsidR="00A66BC6" w:rsidRPr="009D0311">
        <w:rPr>
          <w:rFonts w:eastAsiaTheme="minorEastAsia"/>
        </w:rPr>
        <w:t xml:space="preserve"> to be </w:t>
      </w:r>
      <w:r w:rsidR="00F800F1" w:rsidRPr="009D0311">
        <w:rPr>
          <w:rFonts w:eastAsiaTheme="minorEastAsia"/>
        </w:rPr>
        <w:t xml:space="preserve">determined by </w:t>
      </w:r>
      <w:r w:rsidR="00A66BC6" w:rsidRPr="009D0311">
        <w:rPr>
          <w:rFonts w:eastAsiaTheme="minorEastAsia"/>
        </w:rPr>
        <w:t xml:space="preserve">biological </w:t>
      </w:r>
      <w:r w:rsidR="00F800F1" w:rsidRPr="009D0311">
        <w:rPr>
          <w:rFonts w:eastAsiaTheme="minorEastAsia"/>
        </w:rPr>
        <w:t xml:space="preserve">factors </w:t>
      </w:r>
      <w:r w:rsidR="00A66BC6" w:rsidRPr="009D0311">
        <w:rPr>
          <w:rFonts w:eastAsiaTheme="minorEastAsia"/>
        </w:rPr>
        <w:t>and fixed through the course of an outbreak</w:t>
      </w:r>
      <w:r w:rsidR="007C3279" w:rsidRPr="009D0311">
        <w:rPr>
          <w:rFonts w:eastAsiaTheme="minorEastAsia"/>
        </w:rPr>
        <w:t>.</w:t>
      </w:r>
      <w:r w:rsidR="00A66BC6" w:rsidRPr="009D0311">
        <w:rPr>
          <w:rFonts w:eastAsiaTheme="minorEastAsia"/>
        </w:rPr>
        <w:t xml:space="preserve"> </w:t>
      </w:r>
    </w:p>
    <w:p w14:paraId="7F305F67" w14:textId="1244D7BD" w:rsidR="009F3CC7" w:rsidRPr="009D0311" w:rsidRDefault="009F3CC7" w:rsidP="009F3CC7">
      <w:pPr>
        <w:pStyle w:val="Caption"/>
        <w:rPr>
          <w:rFonts w:eastAsiaTheme="minorEastAsia"/>
        </w:rPr>
      </w:pPr>
      <w:bookmarkStart w:id="13" w:name="_Ref62469971"/>
      <w:r w:rsidRPr="009D0311">
        <w:t xml:space="preserve">Equation </w:t>
      </w:r>
      <w:r w:rsidR="00EE30EF">
        <w:fldChar w:fldCharType="begin"/>
      </w:r>
      <w:r w:rsidR="00EE30EF">
        <w:instrText xml:space="preserve"> SEQ Equation \* ARABIC </w:instrText>
      </w:r>
      <w:r w:rsidR="00EE30EF">
        <w:fldChar w:fldCharType="separate"/>
      </w:r>
      <w:r w:rsidR="0076647A">
        <w:rPr>
          <w:noProof/>
        </w:rPr>
        <w:t>7</w:t>
      </w:r>
      <w:r w:rsidR="00EE30EF">
        <w:rPr>
          <w:noProof/>
        </w:rPr>
        <w:fldChar w:fldCharType="end"/>
      </w:r>
      <w:bookmarkEnd w:id="13"/>
    </w:p>
    <w:p w14:paraId="4C3F7BF9" w14:textId="63680815" w:rsidR="009F3CC7" w:rsidRPr="009D0311" w:rsidRDefault="009F3CC7" w:rsidP="009F3CC7">
      <w:pPr>
        <w:jc w:val="both"/>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r>
                <m:rPr>
                  <m:sty m:val="p"/>
                </m:rPr>
                <w:rPr>
                  <w:rFonts w:ascii="Cambria Math" w:eastAsiaTheme="minorEastAsia" w:hAnsi="Cambria Math"/>
                </w:rPr>
                <m:t>ρ</m:t>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rPr>
                  </m:ctrlPr>
                </m:dPr>
                <m:e>
                  <m:r>
                    <m:rPr>
                      <m:sty m:val="p"/>
                    </m:rPr>
                    <w:rPr>
                      <w:rFonts w:ascii="Cambria Math" w:eastAsiaTheme="minorEastAsia" w:hAnsi="Cambria Math"/>
                    </w:rPr>
                    <m:t>ρ</m:t>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rPr>
            <m:t xml:space="preserve">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nary>
          <m:r>
            <w:rPr>
              <w:rFonts w:ascii="Cambria Math" w:eastAsiaTheme="minorEastAsia" w:hAnsi="Cambria Math"/>
            </w:rPr>
            <m:t>=1</m:t>
          </m:r>
        </m:oMath>
      </m:oMathPara>
    </w:p>
    <w:p w14:paraId="4B102578" w14:textId="329CCED3" w:rsidR="00804D07" w:rsidRPr="009D0311" w:rsidRDefault="00A1140F" w:rsidP="00F344DF">
      <w:pPr>
        <w:jc w:val="both"/>
        <w:rPr>
          <w:rFonts w:eastAsiaTheme="minorEastAsia"/>
        </w:rPr>
      </w:pPr>
      <w:r w:rsidRPr="009D0311">
        <w:rPr>
          <w:rFonts w:eastAsiaTheme="minorEastAsia"/>
        </w:rPr>
        <w:t>W</w:t>
      </w:r>
      <w:r w:rsidR="00CD217A" w:rsidRPr="009D0311">
        <w:rPr>
          <w:rFonts w:eastAsiaTheme="minorEastAsia"/>
        </w:rPr>
        <w:t xml:space="preserve">e </w:t>
      </w:r>
      <w:r w:rsidR="000137F0" w:rsidRPr="009D0311">
        <w:rPr>
          <w:rFonts w:eastAsiaTheme="minorEastAsia"/>
        </w:rPr>
        <w:t>explore the extent to which</w:t>
      </w:r>
      <w:r w:rsidR="00804D07" w:rsidRPr="009D0311">
        <w:rPr>
          <w:rFonts w:eastAsiaTheme="minorEastAsia"/>
        </w:rPr>
        <w:t xml:space="preserve"> </w:t>
      </w:r>
      <w:r w:rsidR="002B2F75" w:rsidRPr="009D0311">
        <w:rPr>
          <w:rFonts w:eastAsiaTheme="minorEastAsia"/>
        </w:rPr>
        <w:t>the</w:t>
      </w:r>
      <w:r w:rsidR="004E1D26" w:rsidRPr="009D0311">
        <w:rPr>
          <w:rFonts w:eastAsiaTheme="minorEastAsia"/>
        </w:rPr>
        <w:t xml:space="preserve"> central</w:t>
      </w:r>
      <w:r w:rsidR="002B2F75" w:rsidRPr="009D0311">
        <w:rPr>
          <w:rFonts w:eastAsiaTheme="minorEastAsia"/>
        </w:rPr>
        <w:t xml:space="preserve"> </w:t>
      </w:r>
      <w:r w:rsidR="004469F8" w:rsidRPr="009D0311">
        <w:rPr>
          <w:rFonts w:eastAsiaTheme="minorEastAsia"/>
        </w:rPr>
        <w:t>reproduction</w:t>
      </w:r>
      <w:r w:rsidR="004E1D26" w:rsidRPr="009D0311">
        <w:rPr>
          <w:rFonts w:eastAsiaTheme="minorEastAsia"/>
        </w:rPr>
        <w:t xml:space="preserve"> number</w:t>
      </w:r>
      <w:r w:rsidR="004469F8" w:rsidRPr="009D0311">
        <w:rPr>
          <w:rFonts w:eastAsiaTheme="minorEastAsia"/>
        </w:rPr>
        <w:t xml:space="preserve"> estimated from the single-type </w:t>
      </w:r>
      <w:r w:rsidR="00804D07" w:rsidRPr="009D0311">
        <w:rPr>
          <w:rFonts w:eastAsiaTheme="minorEastAsia"/>
        </w:rPr>
        <w:t xml:space="preserve">renewal equation, </w:t>
      </w:r>
      <w:r w:rsidR="004469F8" w:rsidRPr="009D0311">
        <w:rPr>
          <w:rFonts w:eastAsiaTheme="minorEastAsia"/>
        </w:rPr>
        <w:t>using</w:t>
      </w:r>
      <w:r w:rsidR="009A2F9C" w:rsidRPr="009D0311">
        <w:rPr>
          <w:rFonts w:eastAsiaTheme="minorEastAsia"/>
        </w:rPr>
        <w:t xml:space="preserve"> a</w:t>
      </w:r>
      <w:r w:rsidR="004469F8" w:rsidRPr="009D0311">
        <w:rPr>
          <w:rFonts w:eastAsiaTheme="minorEastAsia"/>
        </w:rPr>
        <w:t xml:space="preserve"> </w:t>
      </w:r>
      <w:r w:rsidR="00804D07" w:rsidRPr="009D0311">
        <w:rPr>
          <w:rFonts w:eastAsiaTheme="minorEastAsia"/>
        </w:rPr>
        <w:t xml:space="preserve">homogeneous generation time distribution </w:t>
      </w:r>
      <w:r w:rsidR="00CD217A" w:rsidRPr="009D0311">
        <w:rPr>
          <w:rFonts w:eastAsiaTheme="minorEastAsia"/>
        </w:rPr>
        <w:t>taken from the FFHC (</w:t>
      </w:r>
      <w:r w:rsidR="00CD217A" w:rsidRPr="009D0311">
        <w:rPr>
          <w:rFonts w:eastAsiaTheme="minorEastAsia"/>
        </w:rPr>
        <w:fldChar w:fldCharType="begin"/>
      </w:r>
      <w:r w:rsidR="00CD217A" w:rsidRPr="009D0311">
        <w:rPr>
          <w:rFonts w:eastAsiaTheme="minorEastAsia"/>
        </w:rPr>
        <w:instrText xml:space="preserve"> REF _Ref62223454 \h </w:instrText>
      </w:r>
      <w:r w:rsidR="00CD217A" w:rsidRPr="009D0311">
        <w:rPr>
          <w:rFonts w:eastAsiaTheme="minorEastAsia"/>
        </w:rPr>
      </w:r>
      <w:r w:rsidR="00CD217A" w:rsidRPr="009D0311">
        <w:rPr>
          <w:rFonts w:eastAsiaTheme="minorEastAsia"/>
        </w:rPr>
        <w:fldChar w:fldCharType="separate"/>
      </w:r>
      <w:r w:rsidR="0076647A" w:rsidRPr="009D0311">
        <w:t xml:space="preserve">Equation </w:t>
      </w:r>
      <w:r w:rsidR="0076647A">
        <w:rPr>
          <w:noProof/>
        </w:rPr>
        <w:t>1</w:t>
      </w:r>
      <w:r w:rsidR="00CD217A" w:rsidRPr="009D0311">
        <w:rPr>
          <w:rFonts w:eastAsiaTheme="minorEastAsia"/>
        </w:rPr>
        <w:fldChar w:fldCharType="end"/>
      </w:r>
      <w:r w:rsidR="00CD217A" w:rsidRPr="009D0311">
        <w:rPr>
          <w:rFonts w:eastAsiaTheme="minorEastAsia"/>
        </w:rPr>
        <w:t>)</w:t>
      </w:r>
      <w:r w:rsidR="004469F8" w:rsidRPr="009D0311">
        <w:rPr>
          <w:rFonts w:eastAsiaTheme="minorEastAsia"/>
        </w:rPr>
        <w:t xml:space="preserve">, differs from </w:t>
      </w:r>
      <w:r w:rsidR="00CD217A" w:rsidRPr="009D0311">
        <w:rPr>
          <w:rFonts w:eastAsiaTheme="minorEastAsia"/>
        </w:rPr>
        <w:t xml:space="preserve">the </w:t>
      </w:r>
      <w:r w:rsidR="007F6006" w:rsidRPr="009D0311">
        <w:rPr>
          <w:rFonts w:eastAsiaTheme="minorEastAsia"/>
        </w:rPr>
        <w:t xml:space="preserve">central </w:t>
      </w:r>
      <w:r w:rsidR="00804D07" w:rsidRPr="009D0311">
        <w:rPr>
          <w:rFonts w:eastAsiaTheme="minorEastAsia"/>
          <w:i/>
          <w:iCs/>
        </w:rPr>
        <w:t>R</w:t>
      </w:r>
      <w:r w:rsidR="00804D07" w:rsidRPr="009D0311">
        <w:rPr>
          <w:rFonts w:eastAsiaTheme="minorEastAsia"/>
        </w:rPr>
        <w:t xml:space="preserve"> </w:t>
      </w:r>
      <w:r w:rsidR="00474D1E" w:rsidRPr="009D0311">
        <w:rPr>
          <w:rFonts w:eastAsiaTheme="minorEastAsia"/>
        </w:rPr>
        <w:t xml:space="preserve">estimate obtained </w:t>
      </w:r>
      <w:r w:rsidR="00804D07" w:rsidRPr="009D0311">
        <w:rPr>
          <w:rFonts w:eastAsiaTheme="minorEastAsia"/>
        </w:rPr>
        <w:t>when heterogeneous transmission is taken into account</w:t>
      </w:r>
      <w:r w:rsidR="00CD217A" w:rsidRPr="009D0311">
        <w:rPr>
          <w:rFonts w:eastAsiaTheme="minorEastAsia"/>
        </w:rPr>
        <w:t xml:space="preserve"> (</w:t>
      </w:r>
      <w:r w:rsidR="00577C24" w:rsidRPr="009D0311">
        <w:rPr>
          <w:rFonts w:eastAsiaTheme="minorEastAsia"/>
        </w:rPr>
        <w:fldChar w:fldCharType="begin"/>
      </w:r>
      <w:r w:rsidR="00577C24" w:rsidRPr="009D0311">
        <w:rPr>
          <w:rFonts w:eastAsiaTheme="minorEastAsia"/>
        </w:rPr>
        <w:instrText xml:space="preserve"> REF _Ref62223601 \h </w:instrText>
      </w:r>
      <w:r w:rsidR="00577C24" w:rsidRPr="009D0311">
        <w:rPr>
          <w:rFonts w:eastAsiaTheme="minorEastAsia"/>
        </w:rPr>
      </w:r>
      <w:r w:rsidR="00577C24" w:rsidRPr="009D0311">
        <w:rPr>
          <w:rFonts w:eastAsiaTheme="minorEastAsia"/>
        </w:rPr>
        <w:fldChar w:fldCharType="separate"/>
      </w:r>
      <w:r w:rsidR="0076647A" w:rsidRPr="009D0311">
        <w:t xml:space="preserve">Equation </w:t>
      </w:r>
      <w:r w:rsidR="0076647A">
        <w:rPr>
          <w:noProof/>
        </w:rPr>
        <w:t>6</w:t>
      </w:r>
      <w:r w:rsidR="00577C24" w:rsidRPr="009D0311">
        <w:rPr>
          <w:rFonts w:eastAsiaTheme="minorEastAsia"/>
        </w:rPr>
        <w:fldChar w:fldCharType="end"/>
      </w:r>
      <w:r w:rsidR="00577C24" w:rsidRPr="009D0311">
        <w:rPr>
          <w:rFonts w:eastAsiaTheme="minorEastAsia"/>
        </w:rPr>
        <w:t>).</w:t>
      </w:r>
      <w:r w:rsidR="00804D07" w:rsidRPr="009D0311">
        <w:rPr>
          <w:rFonts w:eastAsiaTheme="minorEastAsia"/>
        </w:rPr>
        <w:t xml:space="preserve"> </w:t>
      </w:r>
      <w:r w:rsidR="00D753AD" w:rsidRPr="009D0311">
        <w:rPr>
          <w:rFonts w:eastAsiaTheme="minorEastAsia"/>
        </w:rPr>
        <w:t xml:space="preserve">The deterministic formulation above means </w:t>
      </w:r>
      <w:r w:rsidR="004E1D26" w:rsidRPr="009D0311">
        <w:rPr>
          <w:rFonts w:eastAsiaTheme="minorEastAsia"/>
        </w:rPr>
        <w:t>we only consider the central estimates. In reality, there is stochastic variation that can be accounted for using a Poisson or negative binomial offspring distribution. In the applications we present in this paper we have used EpiEstim to capture this confidence interval, which uses a Poisson distributed offspring distribution (see below).</w:t>
      </w:r>
    </w:p>
    <w:p w14:paraId="5387AAA0" w14:textId="62C0B2E6" w:rsidR="001C1FF3" w:rsidRPr="009D0311" w:rsidRDefault="007D1521" w:rsidP="00F344DF">
      <w:pPr>
        <w:jc w:val="both"/>
        <w:rPr>
          <w:rFonts w:eastAsiaTheme="minorEastAsia"/>
        </w:rPr>
      </w:pPr>
      <w:r w:rsidRPr="009D0311">
        <w:rPr>
          <w:rFonts w:eastAsiaTheme="minorEastAsia"/>
        </w:rPr>
        <w:t>We consider</w:t>
      </w:r>
      <w:r w:rsidR="00CD217A" w:rsidRPr="009D0311">
        <w:rPr>
          <w:rFonts w:eastAsiaTheme="minorEastAsia"/>
        </w:rPr>
        <w:t xml:space="preserve"> three scenarios</w:t>
      </w:r>
      <w:r w:rsidR="009D18CF" w:rsidRPr="009D0311">
        <w:rPr>
          <w:rFonts w:eastAsiaTheme="minorEastAsia"/>
        </w:rPr>
        <w:t xml:space="preserve"> </w:t>
      </w:r>
      <w:r w:rsidR="00C75C14" w:rsidRPr="009D0311">
        <w:rPr>
          <w:rFonts w:eastAsiaTheme="minorEastAsia"/>
        </w:rPr>
        <w:t xml:space="preserve">relevant to many infectious diseases, but in particular </w:t>
      </w:r>
      <w:r w:rsidR="009D18CF" w:rsidRPr="009D0311">
        <w:rPr>
          <w:rFonts w:eastAsiaTheme="minorEastAsia"/>
        </w:rPr>
        <w:t>to SARS-Cov-2</w:t>
      </w:r>
      <w:r w:rsidR="00CD217A" w:rsidRPr="009D0311">
        <w:rPr>
          <w:rFonts w:eastAsiaTheme="minorEastAsia"/>
        </w:rPr>
        <w:t xml:space="preserve">: </w:t>
      </w:r>
      <w:r w:rsidR="009D18CF" w:rsidRPr="009D0311">
        <w:rPr>
          <w:rFonts w:eastAsiaTheme="minorEastAsia"/>
        </w:rPr>
        <w:t xml:space="preserve">heterogeneity due to </w:t>
      </w:r>
      <w:r w:rsidR="00031BA8" w:rsidRPr="009D0311">
        <w:rPr>
          <w:rFonts w:eastAsiaTheme="minorEastAsia"/>
        </w:rPr>
        <w:t xml:space="preserve">i) </w:t>
      </w:r>
      <w:r w:rsidR="000919C8" w:rsidRPr="009D0311">
        <w:rPr>
          <w:rFonts w:eastAsiaTheme="minorEastAsia"/>
        </w:rPr>
        <w:t>the isolation of symptomatic cases on symptom onset</w:t>
      </w:r>
      <w:r w:rsidR="007E3ABF" w:rsidRPr="009D0311">
        <w:rPr>
          <w:rFonts w:eastAsiaTheme="minorEastAsia"/>
        </w:rPr>
        <w:t>;</w:t>
      </w:r>
      <w:r w:rsidR="009D18CF" w:rsidRPr="009D0311">
        <w:rPr>
          <w:rFonts w:eastAsiaTheme="minorEastAsia"/>
        </w:rPr>
        <w:t xml:space="preserve"> </w:t>
      </w:r>
      <w:r w:rsidR="00031BA8" w:rsidRPr="009D0311">
        <w:rPr>
          <w:rFonts w:eastAsiaTheme="minorEastAsia"/>
        </w:rPr>
        <w:t>ii)</w:t>
      </w:r>
      <w:r w:rsidR="000919C8" w:rsidRPr="009D0311">
        <w:rPr>
          <w:rFonts w:eastAsiaTheme="minorEastAsia"/>
        </w:rPr>
        <w:t xml:space="preserve"> the presence of </w:t>
      </w:r>
      <w:r w:rsidR="000919C8" w:rsidRPr="009D0311">
        <w:rPr>
          <w:rFonts w:eastAsiaTheme="minorEastAsia"/>
        </w:rPr>
        <w:lastRenderedPageBreak/>
        <w:t>asymptomatic carriers</w:t>
      </w:r>
      <w:r w:rsidR="00CD217A" w:rsidRPr="009D0311">
        <w:rPr>
          <w:rFonts w:eastAsiaTheme="minorEastAsia"/>
        </w:rPr>
        <w:t xml:space="preserve">; </w:t>
      </w:r>
      <w:r w:rsidR="00031BA8" w:rsidRPr="009D0311">
        <w:rPr>
          <w:rFonts w:eastAsiaTheme="minorEastAsia"/>
        </w:rPr>
        <w:t>and iii)</w:t>
      </w:r>
      <w:r w:rsidR="009D18CF" w:rsidRPr="009D0311">
        <w:rPr>
          <w:rFonts w:eastAsiaTheme="minorEastAsia"/>
        </w:rPr>
        <w:t xml:space="preserve"> </w:t>
      </w:r>
      <w:r w:rsidR="00CD217A" w:rsidRPr="009D0311">
        <w:rPr>
          <w:rFonts w:eastAsiaTheme="minorEastAsia"/>
        </w:rPr>
        <w:t>differential transmission potential of vaccinated individuals</w:t>
      </w:r>
      <w:r w:rsidR="009D18CF" w:rsidRPr="009D0311">
        <w:rPr>
          <w:rFonts w:eastAsiaTheme="minorEastAsia"/>
        </w:rPr>
        <w:t>, which will be increasingly important as vaccination is rolled-out</w:t>
      </w:r>
      <w:r w:rsidR="00CD217A" w:rsidRPr="009D0311">
        <w:rPr>
          <w:rFonts w:eastAsiaTheme="minorEastAsia"/>
        </w:rPr>
        <w:t xml:space="preserve">. </w:t>
      </w:r>
      <w:r w:rsidR="00804D07" w:rsidRPr="009D0311">
        <w:rPr>
          <w:rFonts w:eastAsiaTheme="minorEastAsia"/>
        </w:rPr>
        <w:t xml:space="preserve">For each scenario we assume the baseline generation time distribution </w:t>
      </w:r>
      <w:r w:rsidR="00ED5D67" w:rsidRPr="009D0311">
        <w:rPr>
          <w:rFonts w:eastAsiaTheme="minorEastAsia"/>
        </w:rPr>
        <w:t xml:space="preserve">is given by </w:t>
      </w:r>
      <w:r w:rsidR="00804D07" w:rsidRPr="009D0311">
        <w:rPr>
          <w:rFonts w:eastAsiaTheme="minorEastAsia"/>
        </w:rPr>
        <w:t xml:space="preserve">that of </w:t>
      </w:r>
      <w:r w:rsidR="0001277B" w:rsidRPr="009D0311">
        <w:rPr>
          <w:rFonts w:eastAsiaTheme="minorEastAsia"/>
        </w:rPr>
        <w:t xml:space="preserve">the “reference” </w:t>
      </w:r>
      <w:r w:rsidR="00825C7D" w:rsidRPr="009D0311">
        <w:rPr>
          <w:rFonts w:eastAsiaTheme="minorEastAsia"/>
        </w:rPr>
        <w:t>group</w:t>
      </w:r>
      <w:r w:rsidR="0001277B" w:rsidRPr="009D0311">
        <w:rPr>
          <w:rFonts w:eastAsiaTheme="minorEastAsia"/>
        </w:rPr>
        <w:t xml:space="preserve"> i.e. </w:t>
      </w:r>
      <w:r w:rsidR="000919C8" w:rsidRPr="009D0311">
        <w:rPr>
          <w:rFonts w:eastAsiaTheme="minorEastAsia"/>
        </w:rPr>
        <w:t xml:space="preserve">non-isolating, </w:t>
      </w:r>
      <w:r w:rsidR="00804D07" w:rsidRPr="009D0311">
        <w:rPr>
          <w:rFonts w:eastAsiaTheme="minorEastAsia"/>
        </w:rPr>
        <w:t>symptomatic</w:t>
      </w:r>
      <w:r w:rsidR="0001277B" w:rsidRPr="009D0311">
        <w:rPr>
          <w:rFonts w:eastAsiaTheme="minorEastAsia"/>
        </w:rPr>
        <w:t>, and non</w:t>
      </w:r>
      <w:r w:rsidR="009B13AC" w:rsidRPr="009D0311">
        <w:rPr>
          <w:rFonts w:eastAsiaTheme="minorEastAsia"/>
        </w:rPr>
        <w:t>-</w:t>
      </w:r>
      <w:r w:rsidR="0001277B" w:rsidRPr="009D0311">
        <w:rPr>
          <w:rFonts w:eastAsiaTheme="minorEastAsia"/>
        </w:rPr>
        <w:t>vaccinated</w:t>
      </w:r>
      <w:r w:rsidR="00804D07" w:rsidRPr="009D0311">
        <w:rPr>
          <w:rFonts w:eastAsiaTheme="minorEastAsia"/>
        </w:rPr>
        <w:t xml:space="preserve"> </w:t>
      </w:r>
      <w:r w:rsidR="009A2F9C" w:rsidRPr="009D0311">
        <w:rPr>
          <w:rFonts w:eastAsiaTheme="minorEastAsia"/>
        </w:rPr>
        <w:t>individuals</w:t>
      </w:r>
      <w:r w:rsidR="00804D07" w:rsidRPr="009D0311">
        <w:rPr>
          <w:rFonts w:eastAsiaTheme="minorEastAsia"/>
        </w:rPr>
        <w:t>.</w:t>
      </w:r>
      <w:r w:rsidR="007E3ABF" w:rsidRPr="009D0311">
        <w:rPr>
          <w:rFonts w:eastAsiaTheme="minorEastAsia"/>
        </w:rPr>
        <w:t xml:space="preserve"> W</w:t>
      </w:r>
      <w:r w:rsidR="00804D07" w:rsidRPr="009D0311">
        <w:rPr>
          <w:rFonts w:eastAsiaTheme="minorEastAsia"/>
        </w:rPr>
        <w:t>e consider epidemic growth rates of -0.3, -0.15, 0, 0.15, 0.3</w:t>
      </w:r>
      <w:r w:rsidR="009B13AC" w:rsidRPr="009D0311">
        <w:rPr>
          <w:rFonts w:eastAsiaTheme="minorEastAsia"/>
        </w:rPr>
        <w:t xml:space="preserve"> day</w:t>
      </w:r>
      <w:r w:rsidR="009B13AC" w:rsidRPr="009D0311">
        <w:rPr>
          <w:rFonts w:eastAsiaTheme="minorEastAsia"/>
          <w:vertAlign w:val="superscript"/>
        </w:rPr>
        <w:t>-1</w:t>
      </w:r>
      <w:r w:rsidR="00AD5652" w:rsidRPr="009D0311">
        <w:rPr>
          <w:rFonts w:eastAsiaTheme="minorEastAsia"/>
        </w:rPr>
        <w:t xml:space="preserve"> which </w:t>
      </w:r>
      <w:r w:rsidR="00E40E5B" w:rsidRPr="009D0311">
        <w:rPr>
          <w:rFonts w:eastAsiaTheme="minorEastAsia"/>
        </w:rPr>
        <w:t>correspond</w:t>
      </w:r>
      <w:r w:rsidR="00AD5652" w:rsidRPr="009D0311">
        <w:rPr>
          <w:rFonts w:eastAsiaTheme="minorEastAsia"/>
        </w:rPr>
        <w:t xml:space="preserve"> to</w:t>
      </w:r>
      <w:r w:rsidR="00E40E5B" w:rsidRPr="009D0311">
        <w:rPr>
          <w:rFonts w:eastAsiaTheme="minorEastAsia"/>
        </w:rPr>
        <w:t xml:space="preserve"> doubling times </w:t>
      </w:r>
      <w:r w:rsidR="00AD5652" w:rsidRPr="009D0311">
        <w:rPr>
          <w:rFonts w:eastAsiaTheme="minorEastAsia"/>
        </w:rPr>
        <w:t xml:space="preserve">of </w:t>
      </w:r>
      <w:r w:rsidR="00E26039" w:rsidRPr="009D0311">
        <w:rPr>
          <w:rFonts w:eastAsiaTheme="minorEastAsia"/>
        </w:rPr>
        <w:t>-</w:t>
      </w:r>
      <w:r w:rsidR="00E40E5B" w:rsidRPr="009D0311">
        <w:rPr>
          <w:rFonts w:eastAsiaTheme="minorEastAsia"/>
        </w:rPr>
        <w:t>2.3 days, -4.6 days, steady state, 4.6 days and 2.3 days</w:t>
      </w:r>
      <w:r w:rsidR="00AD5652" w:rsidRPr="009D0311">
        <w:rPr>
          <w:rFonts w:eastAsiaTheme="minorEastAsia"/>
        </w:rPr>
        <w:t xml:space="preserve"> respectively</w:t>
      </w:r>
      <w:r w:rsidR="00E26039" w:rsidRPr="009D0311">
        <w:rPr>
          <w:rStyle w:val="FootnoteReference"/>
          <w:rFonts w:eastAsiaTheme="minorEastAsia"/>
        </w:rPr>
        <w:footnoteReference w:id="2"/>
      </w:r>
      <w:r w:rsidR="00E40E5B" w:rsidRPr="009D0311">
        <w:rPr>
          <w:rFonts w:eastAsiaTheme="minorEastAsia"/>
        </w:rPr>
        <w:t>. We consider</w:t>
      </w:r>
      <w:r w:rsidR="00804D07" w:rsidRPr="009D0311">
        <w:rPr>
          <w:rFonts w:eastAsiaTheme="minorEastAsia"/>
        </w:rPr>
        <w:t xml:space="preserve"> </w:t>
      </w:r>
      <w:r w:rsidR="007E1C9D" w:rsidRPr="009D0311">
        <w:rPr>
          <w:rFonts w:eastAsiaTheme="minorEastAsia"/>
        </w:rPr>
        <w:t xml:space="preserve">“reference” </w:t>
      </w:r>
      <w:r w:rsidR="00825C7D" w:rsidRPr="009D0311">
        <w:rPr>
          <w:rFonts w:eastAsiaTheme="minorEastAsia"/>
        </w:rPr>
        <w:t xml:space="preserve">group </w:t>
      </w:r>
      <w:r w:rsidR="00804D07" w:rsidRPr="009D0311">
        <w:rPr>
          <w:rFonts w:eastAsiaTheme="minorEastAsia"/>
        </w:rPr>
        <w:t xml:space="preserve">sizes </w:t>
      </w:r>
      <w:r w:rsidR="007E1C9D" w:rsidRPr="009D0311">
        <w:rPr>
          <w:rFonts w:eastAsiaTheme="minorEastAsia"/>
        </w:rPr>
        <w:t xml:space="preserve">corresponding to </w:t>
      </w:r>
      <w:r w:rsidR="00804D07" w:rsidRPr="009D0311">
        <w:rPr>
          <w:rFonts w:eastAsiaTheme="minorEastAsia"/>
        </w:rPr>
        <w:t>20%</w:t>
      </w:r>
      <w:r w:rsidR="009B13AC" w:rsidRPr="009D0311">
        <w:rPr>
          <w:rFonts w:eastAsiaTheme="minorEastAsia"/>
        </w:rPr>
        <w:t>,</w:t>
      </w:r>
      <w:r w:rsidR="00804D07" w:rsidRPr="009D0311">
        <w:rPr>
          <w:rFonts w:eastAsiaTheme="minorEastAsia"/>
        </w:rPr>
        <w:t xml:space="preserve"> </w:t>
      </w:r>
      <w:r w:rsidR="009B13AC" w:rsidRPr="009D0311">
        <w:rPr>
          <w:rFonts w:eastAsiaTheme="minorEastAsia"/>
        </w:rPr>
        <w:t xml:space="preserve">50% </w:t>
      </w:r>
      <w:r w:rsidR="00804D07" w:rsidRPr="009D0311">
        <w:rPr>
          <w:rFonts w:eastAsiaTheme="minorEastAsia"/>
        </w:rPr>
        <w:t>and 80%</w:t>
      </w:r>
      <w:r w:rsidR="007E1C9D" w:rsidRPr="009D0311">
        <w:rPr>
          <w:rFonts w:eastAsiaTheme="minorEastAsia"/>
        </w:rPr>
        <w:t xml:space="preserve"> of the total population</w:t>
      </w:r>
      <w:r w:rsidR="00804D07" w:rsidRPr="009D0311">
        <w:rPr>
          <w:rFonts w:eastAsiaTheme="minorEastAsia"/>
        </w:rPr>
        <w:t xml:space="preserve">. </w:t>
      </w:r>
    </w:p>
    <w:p w14:paraId="6E9B95BB" w14:textId="35B60769" w:rsidR="009D18CF" w:rsidRPr="009D0311" w:rsidRDefault="00804D07" w:rsidP="00F344DF">
      <w:pPr>
        <w:jc w:val="both"/>
        <w:rPr>
          <w:rFonts w:eastAsiaTheme="minorEastAsia"/>
        </w:rPr>
      </w:pPr>
      <w:r w:rsidRPr="009D0311">
        <w:rPr>
          <w:rFonts w:eastAsiaTheme="minorEastAsia"/>
        </w:rPr>
        <w:t xml:space="preserve">For </w:t>
      </w:r>
      <w:r w:rsidR="000919C8" w:rsidRPr="009D0311">
        <w:rPr>
          <w:rFonts w:eastAsiaTheme="minorEastAsia"/>
        </w:rPr>
        <w:t xml:space="preserve">isolating vs non-isolating cases we vary the timing of isolation, </w:t>
      </w:r>
      <w:r w:rsidR="00592F61" w:rsidRPr="009D0311">
        <w:rPr>
          <w:rFonts w:eastAsiaTheme="minorEastAsia"/>
        </w:rPr>
        <w:t>modelled</w:t>
      </w:r>
      <w:r w:rsidR="000919C8" w:rsidRPr="009D0311">
        <w:rPr>
          <w:rFonts w:eastAsiaTheme="minorEastAsia"/>
        </w:rPr>
        <w:t xml:space="preserve"> as truncation of the generation time after</w:t>
      </w:r>
      <w:r w:rsidR="00AD5652" w:rsidRPr="009D0311">
        <w:rPr>
          <w:rFonts w:eastAsiaTheme="minorEastAsia"/>
        </w:rPr>
        <w:t xml:space="preserve"> a certain amount of the generation time distribution has passed</w:t>
      </w:r>
      <w:r w:rsidR="001C1FF3" w:rsidRPr="009D0311">
        <w:rPr>
          <w:rFonts w:eastAsiaTheme="minorEastAsia"/>
        </w:rPr>
        <w:t>. We assume isolation proportionately reduces the reproduction number of the isolating group.  For example, if isolation occurs 40% into the generation time distribution of an otherwise non-isolating case, the infectiousness of a non-isolating individual is 40% that of an isolating individual. F</w:t>
      </w:r>
      <w:r w:rsidR="000919C8" w:rsidRPr="009D0311">
        <w:rPr>
          <w:rFonts w:eastAsiaTheme="minorEastAsia"/>
        </w:rPr>
        <w:t xml:space="preserve">or </w:t>
      </w:r>
      <w:r w:rsidRPr="009D0311">
        <w:rPr>
          <w:rFonts w:eastAsiaTheme="minorEastAsia"/>
        </w:rPr>
        <w:t xml:space="preserve">symptomatic </w:t>
      </w:r>
      <w:r w:rsidR="00526B8A" w:rsidRPr="009D0311">
        <w:rPr>
          <w:rFonts w:eastAsiaTheme="minorEastAsia"/>
        </w:rPr>
        <w:t xml:space="preserve">vs </w:t>
      </w:r>
      <w:r w:rsidRPr="009D0311">
        <w:rPr>
          <w:rFonts w:eastAsiaTheme="minorEastAsia"/>
        </w:rPr>
        <w:t xml:space="preserve">asymptomatic transmission, we vary the contribution of </w:t>
      </w:r>
      <w:r w:rsidR="009D18CF" w:rsidRPr="009D0311">
        <w:rPr>
          <w:rFonts w:eastAsiaTheme="minorEastAsia"/>
        </w:rPr>
        <w:t>asymptomatic</w:t>
      </w:r>
      <w:r w:rsidRPr="009D0311">
        <w:rPr>
          <w:rFonts w:eastAsiaTheme="minorEastAsia"/>
        </w:rPr>
        <w:t xml:space="preserve"> </w:t>
      </w:r>
      <w:r w:rsidR="00526B8A" w:rsidRPr="009D0311">
        <w:rPr>
          <w:rFonts w:eastAsiaTheme="minorEastAsia"/>
        </w:rPr>
        <w:t xml:space="preserve">cases </w:t>
      </w:r>
      <w:r w:rsidRPr="009D0311">
        <w:rPr>
          <w:rFonts w:eastAsiaTheme="minorEastAsia"/>
        </w:rPr>
        <w:t>to transmission.</w:t>
      </w:r>
      <w:r w:rsidR="009D18CF" w:rsidRPr="009D0311">
        <w:rPr>
          <w:rFonts w:eastAsiaTheme="minorEastAsia"/>
        </w:rPr>
        <w:t xml:space="preserve"> In both of these instances we assume homogeneous mixing between groups</w:t>
      </w:r>
      <w:r w:rsidR="0029227D" w:rsidRPr="009D0311">
        <w:rPr>
          <w:rFonts w:eastAsiaTheme="minorEastAsia"/>
        </w:rPr>
        <w:t xml:space="preserve">, </w:t>
      </w:r>
      <w:r w:rsidR="00577C24" w:rsidRPr="009D0311">
        <w:rPr>
          <w:rFonts w:eastAsiaTheme="minorEastAsia"/>
        </w:rPr>
        <w:t xml:space="preserve">where </w:t>
      </w:r>
      <w:r w:rsidR="0029227D" w:rsidRPr="009D0311">
        <w:rPr>
          <w:rFonts w:eastAsiaTheme="minorEastAsia"/>
        </w:rPr>
        <w:t xml:space="preserve">row i of the assortativity matrix A will </w:t>
      </w:r>
      <w:r w:rsidR="00CF1D5B" w:rsidRPr="009D0311">
        <w:rPr>
          <w:rFonts w:eastAsiaTheme="minorEastAsia"/>
        </w:rPr>
        <w:t xml:space="preserve">correspond to the </w:t>
      </w:r>
      <w:r w:rsidR="0029227D" w:rsidRPr="009D0311">
        <w:rPr>
          <w:rFonts w:eastAsiaTheme="minorEastAsia"/>
        </w:rPr>
        <w:t xml:space="preserve">proportion of the population that is in group </w:t>
      </w:r>
      <w:r w:rsidR="00A76927" w:rsidRPr="009D0311">
        <w:rPr>
          <w:rFonts w:eastAsiaTheme="minorEastAsia"/>
        </w:rPr>
        <w:t>i</w:t>
      </w:r>
      <w:r w:rsidR="009D18CF" w:rsidRPr="009D0311">
        <w:rPr>
          <w:rFonts w:eastAsiaTheme="minorEastAsia"/>
        </w:rPr>
        <w:t>.</w:t>
      </w:r>
      <w:r w:rsidRPr="009D0311">
        <w:rPr>
          <w:rFonts w:eastAsiaTheme="minorEastAsia"/>
        </w:rPr>
        <w:t xml:space="preserve"> For vaccinat</w:t>
      </w:r>
      <w:r w:rsidR="00702E70" w:rsidRPr="009D0311">
        <w:rPr>
          <w:rFonts w:eastAsiaTheme="minorEastAsia"/>
        </w:rPr>
        <w:t>ed vs non vaccinated cases</w:t>
      </w:r>
      <w:r w:rsidRPr="009D0311">
        <w:rPr>
          <w:rFonts w:eastAsiaTheme="minorEastAsia"/>
        </w:rPr>
        <w:t xml:space="preserve">, we </w:t>
      </w:r>
      <w:r w:rsidR="00164FC2" w:rsidRPr="009D0311">
        <w:rPr>
          <w:rFonts w:eastAsiaTheme="minorEastAsia"/>
        </w:rPr>
        <w:t xml:space="preserve">also </w:t>
      </w:r>
      <w:r w:rsidRPr="009D0311">
        <w:rPr>
          <w:rFonts w:eastAsiaTheme="minorEastAsia"/>
        </w:rPr>
        <w:t xml:space="preserve">explore the impact </w:t>
      </w:r>
      <w:r w:rsidR="00CF1DDF" w:rsidRPr="009D0311">
        <w:rPr>
          <w:rFonts w:eastAsiaTheme="minorEastAsia"/>
        </w:rPr>
        <w:t xml:space="preserve">on </w:t>
      </w:r>
      <w:r w:rsidR="00A76927" w:rsidRPr="009D0311">
        <w:rPr>
          <w:rFonts w:eastAsiaTheme="minorEastAsia"/>
        </w:rPr>
        <w:t xml:space="preserve">estimated </w:t>
      </w:r>
      <w:r w:rsidR="00CF1DDF" w:rsidRPr="009D0311">
        <w:rPr>
          <w:rFonts w:eastAsiaTheme="minorEastAsia"/>
        </w:rPr>
        <w:t xml:space="preserve">R </w:t>
      </w:r>
      <w:r w:rsidR="00153EB4" w:rsidRPr="009D0311">
        <w:rPr>
          <w:rFonts w:eastAsiaTheme="minorEastAsia"/>
        </w:rPr>
        <w:t>of</w:t>
      </w:r>
      <w:r w:rsidR="00A76927" w:rsidRPr="009D0311">
        <w:rPr>
          <w:rFonts w:eastAsiaTheme="minorEastAsia"/>
        </w:rPr>
        <w:t xml:space="preserve"> </w:t>
      </w:r>
      <w:r w:rsidRPr="009D0311">
        <w:rPr>
          <w:rFonts w:eastAsiaTheme="minorEastAsia"/>
        </w:rPr>
        <w:t>assortativ</w:t>
      </w:r>
      <w:r w:rsidR="00A76927" w:rsidRPr="009D0311">
        <w:rPr>
          <w:rFonts w:eastAsiaTheme="minorEastAsia"/>
        </w:rPr>
        <w:t>e mixing</w:t>
      </w:r>
      <w:r w:rsidRPr="009D0311">
        <w:rPr>
          <w:rFonts w:eastAsiaTheme="minorEastAsia"/>
        </w:rPr>
        <w:t xml:space="preserve"> – </w:t>
      </w:r>
      <w:r w:rsidR="00CF1DDF" w:rsidRPr="009D0311">
        <w:rPr>
          <w:rFonts w:eastAsiaTheme="minorEastAsia"/>
        </w:rPr>
        <w:t xml:space="preserve">varied </w:t>
      </w:r>
      <w:r w:rsidRPr="009D0311">
        <w:rPr>
          <w:rFonts w:eastAsiaTheme="minorEastAsia"/>
        </w:rPr>
        <w:t xml:space="preserve">from </w:t>
      </w:r>
      <w:r w:rsidR="0023586A" w:rsidRPr="009D0311">
        <w:rPr>
          <w:rFonts w:eastAsiaTheme="minorEastAsia"/>
        </w:rPr>
        <w:t xml:space="preserve">fully </w:t>
      </w:r>
      <w:r w:rsidRPr="009D0311">
        <w:rPr>
          <w:rFonts w:eastAsiaTheme="minorEastAsia"/>
        </w:rPr>
        <w:t xml:space="preserve">disassortative mixing in which all </w:t>
      </w:r>
      <w:r w:rsidR="00D46E0B" w:rsidRPr="009D0311">
        <w:rPr>
          <w:rFonts w:eastAsiaTheme="minorEastAsia"/>
        </w:rPr>
        <w:t>contacts</w:t>
      </w:r>
      <w:r w:rsidR="00AD5652" w:rsidRPr="009D0311">
        <w:rPr>
          <w:rFonts w:eastAsiaTheme="minorEastAsia"/>
        </w:rPr>
        <w:t xml:space="preserve"> of</w:t>
      </w:r>
      <w:r w:rsidR="00E40E5B" w:rsidRPr="009D0311">
        <w:rPr>
          <w:rFonts w:eastAsiaTheme="minorEastAsia"/>
        </w:rPr>
        <w:t xml:space="preserve"> the smaller group are with</w:t>
      </w:r>
      <w:r w:rsidR="00213844" w:rsidRPr="009D0311">
        <w:rPr>
          <w:rFonts w:eastAsiaTheme="minorEastAsia"/>
        </w:rPr>
        <w:t xml:space="preserve"> individuals in </w:t>
      </w:r>
      <w:r w:rsidR="00E40E5B" w:rsidRPr="009D0311">
        <w:rPr>
          <w:rFonts w:eastAsiaTheme="minorEastAsia"/>
        </w:rPr>
        <w:t xml:space="preserve">the larger </w:t>
      </w:r>
      <w:r w:rsidR="00213844" w:rsidRPr="009D0311">
        <w:rPr>
          <w:rFonts w:eastAsiaTheme="minorEastAsia"/>
        </w:rPr>
        <w:t>group</w:t>
      </w:r>
      <w:r w:rsidR="00D46E0B" w:rsidRPr="009D0311">
        <w:rPr>
          <w:rFonts w:eastAsiaTheme="minorEastAsia"/>
        </w:rPr>
        <w:t xml:space="preserve">, </w:t>
      </w:r>
      <w:r w:rsidRPr="009D0311">
        <w:rPr>
          <w:rFonts w:eastAsiaTheme="minorEastAsia"/>
        </w:rPr>
        <w:t xml:space="preserve">to </w:t>
      </w:r>
      <w:r w:rsidR="0023586A" w:rsidRPr="009D0311">
        <w:rPr>
          <w:rFonts w:eastAsiaTheme="minorEastAsia"/>
        </w:rPr>
        <w:t xml:space="preserve">fully </w:t>
      </w:r>
      <w:r w:rsidRPr="009D0311">
        <w:rPr>
          <w:rFonts w:eastAsiaTheme="minorEastAsia"/>
        </w:rPr>
        <w:t xml:space="preserve">assortative mixing, in which all contacts are </w:t>
      </w:r>
      <w:r w:rsidR="00634419" w:rsidRPr="009D0311">
        <w:rPr>
          <w:rFonts w:eastAsiaTheme="minorEastAsia"/>
        </w:rPr>
        <w:t xml:space="preserve">between individuals in the same </w:t>
      </w:r>
      <w:r w:rsidRPr="009D0311">
        <w:rPr>
          <w:rFonts w:eastAsiaTheme="minorEastAsia"/>
        </w:rPr>
        <w:t xml:space="preserve">group.  </w:t>
      </w:r>
      <w:r w:rsidR="00A25F12" w:rsidRPr="009D0311">
        <w:rPr>
          <w:rFonts w:eastAsiaTheme="minorEastAsia"/>
        </w:rPr>
        <w:t>We assume vaccination reduces susceptibility to infection by 70%.</w:t>
      </w:r>
    </w:p>
    <w:p w14:paraId="3B377992" w14:textId="28EDBF70" w:rsidR="004D1781" w:rsidRPr="009D0311" w:rsidRDefault="008749EB" w:rsidP="00F344DF">
      <w:pPr>
        <w:jc w:val="both"/>
        <w:rPr>
          <w:rFonts w:eastAsiaTheme="minorEastAsia" w:cstheme="minorHAnsi"/>
        </w:rPr>
      </w:pPr>
      <w:r w:rsidRPr="009D0311">
        <w:rPr>
          <w:rFonts w:eastAsiaTheme="minorEastAsia"/>
        </w:rPr>
        <w:t xml:space="preserve">We parameterize the </w:t>
      </w:r>
      <w:r w:rsidR="00804D07" w:rsidRPr="009D0311">
        <w:rPr>
          <w:rFonts w:eastAsiaTheme="minorEastAsia"/>
        </w:rPr>
        <w:t>assortativity matrix</w:t>
      </w:r>
      <w:r w:rsidR="006F183A" w:rsidRPr="009D0311">
        <w:rPr>
          <w:rFonts w:eastAsiaTheme="minorEastAsia"/>
        </w:rPr>
        <w:t xml:space="preserve"> A</w:t>
      </w:r>
      <w:r w:rsidR="00804D07" w:rsidRPr="009D0311">
        <w:rPr>
          <w:rFonts w:eastAsiaTheme="minorEastAsia"/>
        </w:rPr>
        <w:t xml:space="preserve"> </w:t>
      </w:r>
      <w:r w:rsidR="004D1781" w:rsidRPr="009D0311">
        <w:rPr>
          <w:rFonts w:eastAsiaTheme="minorEastAsia"/>
        </w:rPr>
        <w:t xml:space="preserve">in a similar way to </w:t>
      </w:r>
      <w:r w:rsidR="004D1781" w:rsidRPr="009D0311">
        <w:rPr>
          <w:rFonts w:eastAsiaTheme="minorEastAsia"/>
        </w:rPr>
        <w:fldChar w:fldCharType="begin" w:fldLock="1"/>
      </w:r>
      <w:r w:rsidR="00AF1392" w:rsidRPr="009D0311">
        <w:rPr>
          <w:rFonts w:eastAsiaTheme="minorEastAsia"/>
        </w:rPr>
        <w:instrText>ADDIN CSL_CITATION {"citationItems":[{"id":"ITEM-1","itemData":{"URL":"https://oce.ovid.com/article/00002030-198912000-00005/HTML","accessed":{"date-parts":[["2021","3","5"]]},"author":[{"dropping-particle":"","family":"Sunetra Gupta","given":"","non-dropping-particle":"","parse-names":false,"suffix":""},{"dropping-particle":"","family":"Roy M. Anderson","given":"","non-dropping-particle":"","parse-names":false,"suffix":""},{"dropping-particle":"","family":"Robert M. May","given":"","non-dropping-particle":"","parse-names":false,"suffix":""}],"id":"ITEM-1","issued":{"date-parts":[["1989"]]},"title":"Networks of sexual contacts: implications for the pattern of spread of HIV | Ovid","type":"webpage"},"uris":["http://www.mendeley.com/documents/?uuid=1d46a0b1-cbe9-328e-a224-9d305b2d2751"]}],"mendeley":{"formattedCitation":"(18)","plainTextFormattedCitation":"(18)","previouslyFormattedCitation":"(18)"},"properties":{"noteIndex":0},"schema":"https://github.com/citation-style-language/schema/raw/master/csl-citation.json"}</w:instrText>
      </w:r>
      <w:r w:rsidR="004D1781" w:rsidRPr="009D0311">
        <w:rPr>
          <w:rFonts w:eastAsiaTheme="minorEastAsia"/>
        </w:rPr>
        <w:fldChar w:fldCharType="separate"/>
      </w:r>
      <w:r w:rsidR="00AF1392" w:rsidRPr="009D0311">
        <w:rPr>
          <w:rFonts w:eastAsiaTheme="minorEastAsia"/>
          <w:noProof/>
        </w:rPr>
        <w:t>(18)</w:t>
      </w:r>
      <w:r w:rsidR="004D1781" w:rsidRPr="009D0311">
        <w:rPr>
          <w:rFonts w:eastAsiaTheme="minorEastAsia"/>
        </w:rPr>
        <w:fldChar w:fldCharType="end"/>
      </w:r>
      <w:r w:rsidR="004D1781" w:rsidRPr="009D0311">
        <w:rPr>
          <w:rFonts w:eastAsiaTheme="minorEastAsia"/>
        </w:rPr>
        <w:t>, wh</w:t>
      </w:r>
      <w:r w:rsidR="00E26039" w:rsidRPr="009D0311">
        <w:rPr>
          <w:rFonts w:eastAsiaTheme="minorEastAsia"/>
        </w:rPr>
        <w:t>ich</w:t>
      </w:r>
      <w:r w:rsidR="004D1781" w:rsidRPr="009D0311">
        <w:rPr>
          <w:rFonts w:eastAsiaTheme="minorEastAsia"/>
        </w:rPr>
        <w:t xml:space="preserve"> </w:t>
      </w:r>
      <w:r w:rsidR="00570DB6" w:rsidRPr="009D0311">
        <w:rPr>
          <w:rFonts w:eastAsiaTheme="minorEastAsia"/>
        </w:rPr>
        <w:t>described</w:t>
      </w:r>
      <w:r w:rsidR="00C120B3" w:rsidRPr="009D0311">
        <w:rPr>
          <w:rFonts w:eastAsiaTheme="minorEastAsia"/>
        </w:rPr>
        <w:t xml:space="preserve"> HIV transmission by considering</w:t>
      </w:r>
      <w:r w:rsidR="00570DB6" w:rsidRPr="009D0311">
        <w:rPr>
          <w:rFonts w:eastAsiaTheme="minorEastAsia"/>
        </w:rPr>
        <w:t xml:space="preserve"> </w:t>
      </w:r>
      <w:r w:rsidR="004D1781" w:rsidRPr="009D0311">
        <w:rPr>
          <w:rFonts w:eastAsiaTheme="minorEastAsia"/>
        </w:rPr>
        <w:t xml:space="preserve">mixing within and between sexual activity groups via </w:t>
      </w:r>
      <w:r w:rsidR="00570DB6" w:rsidRPr="009D0311">
        <w:rPr>
          <w:rFonts w:eastAsiaTheme="minorEastAsia" w:cstheme="minorHAnsi"/>
        </w:rPr>
        <w:t>the contact rates of members from each group c</w:t>
      </w:r>
      <w:r w:rsidR="00570DB6" w:rsidRPr="009D0311">
        <w:rPr>
          <w:rFonts w:eastAsiaTheme="minorEastAsia" w:cstheme="minorHAnsi"/>
          <w:vertAlign w:val="subscript"/>
        </w:rPr>
        <w:t>1</w:t>
      </w:r>
      <w:r w:rsidR="00570DB6" w:rsidRPr="009D0311">
        <w:rPr>
          <w:rFonts w:eastAsiaTheme="minorEastAsia" w:cstheme="minorHAnsi"/>
        </w:rPr>
        <w:t xml:space="preserve"> and c</w:t>
      </w:r>
      <w:r w:rsidR="00570DB6" w:rsidRPr="009D0311">
        <w:rPr>
          <w:rFonts w:eastAsiaTheme="minorEastAsia" w:cstheme="minorHAnsi"/>
          <w:vertAlign w:val="subscript"/>
        </w:rPr>
        <w:t>2</w:t>
      </w:r>
      <w:r w:rsidR="003A2D93" w:rsidRPr="009D0311">
        <w:rPr>
          <w:rFonts w:eastAsiaTheme="minorEastAsia" w:cstheme="minorHAnsi"/>
        </w:rPr>
        <w:t>;</w:t>
      </w:r>
      <w:r w:rsidR="00570DB6" w:rsidRPr="009D0311">
        <w:rPr>
          <w:rFonts w:eastAsiaTheme="minorEastAsia" w:cstheme="minorHAnsi"/>
        </w:rPr>
        <w:t xml:space="preserve"> the population size in each group, </w:t>
      </w:r>
      <w:r w:rsidR="00570DB6" w:rsidRPr="009D0311">
        <w:rPr>
          <w:rFonts w:eastAsiaTheme="minorEastAsia" w:cstheme="minorHAnsi"/>
          <w:i/>
          <w:iCs/>
        </w:rPr>
        <w:t>p</w:t>
      </w:r>
      <w:r w:rsidR="00570DB6" w:rsidRPr="009D0311">
        <w:rPr>
          <w:rFonts w:eastAsiaTheme="minorEastAsia" w:cstheme="minorHAnsi"/>
          <w:i/>
          <w:iCs/>
          <w:vertAlign w:val="subscript"/>
        </w:rPr>
        <w:t>1</w:t>
      </w:r>
      <w:r w:rsidR="00570DB6" w:rsidRPr="009D0311">
        <w:rPr>
          <w:rFonts w:eastAsiaTheme="minorEastAsia" w:cstheme="minorHAnsi"/>
        </w:rPr>
        <w:t xml:space="preserve"> and </w:t>
      </w:r>
      <w:r w:rsidR="00570DB6" w:rsidRPr="009D0311">
        <w:rPr>
          <w:rFonts w:eastAsiaTheme="minorEastAsia" w:cstheme="minorHAnsi"/>
          <w:i/>
          <w:iCs/>
        </w:rPr>
        <w:t>p</w:t>
      </w:r>
      <w:r w:rsidR="00570DB6" w:rsidRPr="009D0311">
        <w:rPr>
          <w:rFonts w:eastAsiaTheme="minorEastAsia" w:cstheme="minorHAnsi"/>
          <w:i/>
          <w:iCs/>
          <w:vertAlign w:val="subscript"/>
        </w:rPr>
        <w:t>2</w:t>
      </w:r>
      <w:r w:rsidR="00570DB6" w:rsidRPr="009D0311">
        <w:rPr>
          <w:rFonts w:eastAsiaTheme="minorEastAsia" w:cstheme="minorHAnsi"/>
          <w:vertAlign w:val="subscript"/>
        </w:rPr>
        <w:t>,</w:t>
      </w:r>
      <w:r w:rsidR="00570DB6" w:rsidRPr="009D0311">
        <w:rPr>
          <w:rFonts w:eastAsiaTheme="minorEastAsia" w:cstheme="minorHAnsi"/>
        </w:rPr>
        <w:t xml:space="preserve"> </w:t>
      </w:r>
      <w:r w:rsidR="004D1781" w:rsidRPr="009D0311">
        <w:rPr>
          <w:rFonts w:eastAsiaTheme="minorEastAsia"/>
        </w:rPr>
        <w:t>a</w:t>
      </w:r>
      <w:r w:rsidR="00570DB6" w:rsidRPr="009D0311">
        <w:rPr>
          <w:rFonts w:eastAsiaTheme="minorEastAsia"/>
        </w:rPr>
        <w:t>nd an assortativity</w:t>
      </w:r>
      <w:r w:rsidR="004D1781" w:rsidRPr="009D0311">
        <w:rPr>
          <w:rFonts w:eastAsiaTheme="minorEastAsia"/>
        </w:rPr>
        <w:t xml:space="preserve"> parameter </w:t>
      </w:r>
      <w:r w:rsidR="004D1781" w:rsidRPr="009D0311">
        <w:rPr>
          <w:rFonts w:eastAsiaTheme="minorEastAsia" w:cstheme="minorHAnsi"/>
          <w:i/>
          <w:iCs/>
        </w:rPr>
        <w:t>δ</w:t>
      </w:r>
      <w:r w:rsidR="00B874B2" w:rsidRPr="009D0311">
        <w:rPr>
          <w:rFonts w:eastAsiaTheme="minorEastAsia" w:cstheme="minorHAnsi"/>
        </w:rPr>
        <w:t>.</w:t>
      </w:r>
      <w:r w:rsidR="00E26039" w:rsidRPr="009D0311">
        <w:rPr>
          <w:rFonts w:eastAsiaTheme="minorEastAsia"/>
        </w:rPr>
        <w:t xml:space="preserve"> We do not explore the effect of heterogeneity in contact rate by individuals in each group; making the simplifying assumption that contact rates are uniform independent of group, resulting in the parameterization given in </w:t>
      </w:r>
      <w:r w:rsidR="00E26039" w:rsidRPr="009D0311">
        <w:rPr>
          <w:rFonts w:eastAsiaTheme="minorEastAsia"/>
        </w:rPr>
        <w:fldChar w:fldCharType="begin"/>
      </w:r>
      <w:r w:rsidR="00E26039" w:rsidRPr="009D0311">
        <w:rPr>
          <w:rFonts w:eastAsiaTheme="minorEastAsia"/>
        </w:rPr>
        <w:instrText xml:space="preserve"> REF _Ref65861087 \h </w:instrText>
      </w:r>
      <w:r w:rsidR="00E26039" w:rsidRPr="009D0311">
        <w:rPr>
          <w:rFonts w:eastAsiaTheme="minorEastAsia"/>
        </w:rPr>
      </w:r>
      <w:r w:rsidR="00E26039" w:rsidRPr="009D0311">
        <w:rPr>
          <w:rFonts w:eastAsiaTheme="minorEastAsia"/>
        </w:rPr>
        <w:fldChar w:fldCharType="separate"/>
      </w:r>
      <w:r w:rsidR="0076647A" w:rsidRPr="009D0311">
        <w:t xml:space="preserve">Equation </w:t>
      </w:r>
      <w:r w:rsidR="0076647A">
        <w:rPr>
          <w:noProof/>
        </w:rPr>
        <w:t>8</w:t>
      </w:r>
      <w:r w:rsidR="00E26039" w:rsidRPr="009D0311">
        <w:rPr>
          <w:rFonts w:eastAsiaTheme="minorEastAsia"/>
        </w:rPr>
        <w:fldChar w:fldCharType="end"/>
      </w:r>
      <w:r w:rsidR="00E26039" w:rsidRPr="009D0311">
        <w:rPr>
          <w:rFonts w:eastAsiaTheme="minorEastAsia"/>
        </w:rPr>
        <w:t>.</w:t>
      </w:r>
      <w:r w:rsidR="00E26039" w:rsidRPr="009D0311">
        <w:rPr>
          <w:rFonts w:eastAsiaTheme="minorEastAsia" w:cstheme="minorHAnsi"/>
        </w:rPr>
        <w:t xml:space="preserve"> This parameterization requires </w:t>
      </w:r>
      <w:r w:rsidR="00E26039" w:rsidRPr="009D0311">
        <w:rPr>
          <w:rFonts w:eastAsiaTheme="minorEastAsia" w:cstheme="minorHAnsi"/>
          <w:i/>
          <w:iCs/>
        </w:rPr>
        <w:t>p</w:t>
      </w:r>
      <w:r w:rsidR="00E26039" w:rsidRPr="009D0311">
        <w:rPr>
          <w:rFonts w:eastAsiaTheme="minorEastAsia" w:cstheme="minorHAnsi"/>
          <w:i/>
          <w:iCs/>
          <w:vertAlign w:val="subscript"/>
        </w:rPr>
        <w:t>1</w:t>
      </w:r>
      <w:r w:rsidR="00E26039" w:rsidRPr="009D0311">
        <w:rPr>
          <w:rFonts w:eastAsiaTheme="minorEastAsia" w:cstheme="minorHAnsi"/>
        </w:rPr>
        <w:t xml:space="preserve"> to be the smaller group such that all matrix elements are less than or equal to 1. </w:t>
      </w:r>
    </w:p>
    <w:p w14:paraId="712D49F3" w14:textId="41C630D6" w:rsidR="008E063A" w:rsidRPr="009D0311" w:rsidRDefault="008E063A" w:rsidP="008E063A">
      <w:pPr>
        <w:pStyle w:val="Caption"/>
        <w:rPr>
          <w:rFonts w:eastAsiaTheme="minorEastAsia"/>
        </w:rPr>
      </w:pPr>
      <w:bookmarkStart w:id="14" w:name="_Ref65861087"/>
      <w:r w:rsidRPr="009D0311">
        <w:t xml:space="preserve">Equation </w:t>
      </w:r>
      <w:r w:rsidR="00EE30EF">
        <w:fldChar w:fldCharType="begin"/>
      </w:r>
      <w:r w:rsidR="00EE30EF">
        <w:instrText xml:space="preserve"> SEQ Equation \* ARABIC </w:instrText>
      </w:r>
      <w:r w:rsidR="00EE30EF">
        <w:fldChar w:fldCharType="separate"/>
      </w:r>
      <w:r w:rsidR="0076647A">
        <w:rPr>
          <w:noProof/>
        </w:rPr>
        <w:t>8</w:t>
      </w:r>
      <w:r w:rsidR="00EE30EF">
        <w:rPr>
          <w:noProof/>
        </w:rPr>
        <w:fldChar w:fldCharType="end"/>
      </w:r>
      <w:bookmarkEnd w:id="14"/>
      <w:r w:rsidRPr="009D0311">
        <w:t xml:space="preserve"> </w:t>
      </w:r>
    </w:p>
    <w:p w14:paraId="006F3C7A" w14:textId="4B4DA5C3" w:rsidR="008E063A" w:rsidRPr="009D0311" w:rsidRDefault="00E17FD4" w:rsidP="008E063A">
      <w:pPr>
        <w:jc w:val="both"/>
        <w:rPr>
          <w:rFonts w:eastAsiaTheme="minorEastAsia"/>
        </w:rPr>
      </w:pPr>
      <m:oMathPara>
        <m:oMath>
          <m:r>
            <w:rPr>
              <w:rFonts w:ascii="Cambria Math" w:eastAsiaTheme="minorEastAsia" w:hAnsi="Cambria Math"/>
            </w:rPr>
            <m:t>A(δ)=</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δ</m:t>
                    </m:r>
                  </m:e>
                  <m:e>
                    <m:r>
                      <w:rPr>
                        <w:rFonts w:ascii="Cambria Math" w:eastAsiaTheme="minorEastAsia" w:hAnsi="Cambria Math"/>
                      </w:rPr>
                      <m:t>(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r>
                  <m:e>
                    <m:r>
                      <w:rPr>
                        <w:rFonts w:ascii="Cambria Math" w:eastAsiaTheme="minorEastAsia" w:hAnsi="Cambria Math"/>
                      </w:rPr>
                      <m:t>1-δ</m:t>
                    </m:r>
                  </m:e>
                  <m:e>
                    <m:r>
                      <w:rPr>
                        <w:rFonts w:ascii="Cambria Math" w:eastAsiaTheme="minorEastAsia" w:hAnsi="Cambria Math"/>
                      </w:rPr>
                      <m:t>1-(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
            </m:e>
          </m:d>
        </m:oMath>
      </m:oMathPara>
    </w:p>
    <w:p w14:paraId="45C0714B" w14:textId="159C0E0E" w:rsidR="00E40E5B" w:rsidRPr="009D0311" w:rsidRDefault="00A25F12" w:rsidP="00DD09A0">
      <w:pPr>
        <w:jc w:val="both"/>
      </w:pPr>
      <w:r w:rsidRPr="009D0311">
        <w:t xml:space="preserve">For plotting, we vary </w:t>
      </w:r>
      <w:r w:rsidRPr="009D0311">
        <w:rPr>
          <w:rFonts w:cstheme="minorHAnsi"/>
          <w:i/>
          <w:iCs/>
        </w:rPr>
        <w:t>δ</w:t>
      </w:r>
      <w:r w:rsidRPr="009D0311">
        <w:t xml:space="preserve"> in a two-part linear man</w:t>
      </w:r>
      <w:r w:rsidR="00D753AD" w:rsidRPr="009D0311">
        <w:t>ne</w:t>
      </w:r>
      <w:r w:rsidRPr="009D0311">
        <w:t xml:space="preserve">r, from 0 to </w:t>
      </w:r>
      <w:r w:rsidRPr="009D0311">
        <w:rPr>
          <w:i/>
          <w:iCs/>
        </w:rPr>
        <w:t>p</w:t>
      </w:r>
      <w:r w:rsidRPr="009D0311">
        <w:rPr>
          <w:i/>
          <w:iCs/>
          <w:vertAlign w:val="subscript"/>
        </w:rPr>
        <w:t>1</w:t>
      </w:r>
      <w:r w:rsidRPr="009D0311">
        <w:t xml:space="preserve"> from the left of the x-axis to the middle, and from </w:t>
      </w:r>
      <w:r w:rsidRPr="009D0311">
        <w:rPr>
          <w:i/>
          <w:iCs/>
        </w:rPr>
        <w:t>p</w:t>
      </w:r>
      <w:r w:rsidRPr="009D0311">
        <w:rPr>
          <w:i/>
          <w:iCs/>
          <w:vertAlign w:val="subscript"/>
        </w:rPr>
        <w:t>1</w:t>
      </w:r>
      <w:r w:rsidRPr="009D0311">
        <w:t xml:space="preserve"> to 1 from the middle of the x-axis to the right-hand side. This standardizes homogeneous mixing at the centre of the x-axis, allowing comparisons between different values of</w:t>
      </w:r>
      <w:r w:rsidRPr="009D0311">
        <w:rPr>
          <w:i/>
          <w:iCs/>
        </w:rPr>
        <w:t xml:space="preserve"> p</w:t>
      </w:r>
      <w:r w:rsidRPr="009D0311">
        <w:rPr>
          <w:i/>
          <w:iCs/>
          <w:vertAlign w:val="subscript"/>
        </w:rPr>
        <w:t>1</w:t>
      </w:r>
      <w:r w:rsidRPr="009D0311">
        <w:t>.</w:t>
      </w:r>
    </w:p>
    <w:p w14:paraId="283B32BE" w14:textId="1ED3E32A" w:rsidR="00DD09A0" w:rsidRPr="009D0311" w:rsidRDefault="00DD09A0" w:rsidP="00DD09A0">
      <w:pPr>
        <w:jc w:val="both"/>
        <w:rPr>
          <w:i/>
          <w:iCs/>
        </w:rPr>
      </w:pPr>
      <w:r w:rsidRPr="009D0311">
        <w:rPr>
          <w:i/>
          <w:iCs/>
        </w:rPr>
        <w:t>Equivalent</w:t>
      </w:r>
      <w:r w:rsidR="000D2FA4" w:rsidRPr="009D0311">
        <w:rPr>
          <w:i/>
          <w:iCs/>
        </w:rPr>
        <w:t xml:space="preserve"> single type </w:t>
      </w:r>
      <w:r w:rsidR="00D753AD" w:rsidRPr="009D0311">
        <w:rPr>
          <w:i/>
          <w:iCs/>
        </w:rPr>
        <w:t>formulation</w:t>
      </w:r>
    </w:p>
    <w:p w14:paraId="2B9AFEDB" w14:textId="57340924" w:rsidR="00E40E5B" w:rsidRPr="009D0311" w:rsidRDefault="00E40E5B" w:rsidP="007629BF">
      <w:pPr>
        <w:jc w:val="both"/>
        <w:rPr>
          <w:rFonts w:eastAsiaTheme="minorEastAsia"/>
        </w:rPr>
      </w:pPr>
      <w:r w:rsidRPr="009D0311">
        <w:rPr>
          <w:rFonts w:eastAsiaTheme="minorEastAsia"/>
        </w:rPr>
        <w:t>The single-type formalism of the reproduction number provides a more straightforward means of inferring the reproduction number. Additionally, existing software packages used for epidemic analysis will typically only work with single-type renewal processes, so there is a benefit to express</w:t>
      </w:r>
      <w:r w:rsidR="00A25F12" w:rsidRPr="009D0311">
        <w:rPr>
          <w:rFonts w:eastAsiaTheme="minorEastAsia"/>
        </w:rPr>
        <w:t xml:space="preserve">ing </w:t>
      </w:r>
      <w:r w:rsidRPr="009D0311">
        <w:rPr>
          <w:rFonts w:eastAsiaTheme="minorEastAsia"/>
        </w:rPr>
        <w:t xml:space="preserve"> multi-type renewal processes as an equivalent single-type.</w:t>
      </w:r>
    </w:p>
    <w:p w14:paraId="739DD2BE" w14:textId="485515C8" w:rsidR="005C58BC" w:rsidRPr="009D0311" w:rsidRDefault="007629BF" w:rsidP="00AD5652">
      <w:pPr>
        <w:rPr>
          <w:i/>
          <w:iCs/>
          <w:color w:val="44546A" w:themeColor="text2"/>
          <w:sz w:val="18"/>
          <w:szCs w:val="18"/>
        </w:rPr>
      </w:pP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3</w:t>
      </w:r>
      <w:r w:rsidRPr="009D0311">
        <w:rPr>
          <w:rFonts w:eastAsiaTheme="minorEastAsia"/>
        </w:rPr>
        <w:fldChar w:fldCharType="end"/>
      </w:r>
      <w:r w:rsidRPr="009D0311">
        <w:rPr>
          <w:rFonts w:eastAsiaTheme="minorEastAsia"/>
        </w:rPr>
        <w:t xml:space="preserve"> </w:t>
      </w:r>
      <w:r w:rsidR="005C58BC" w:rsidRPr="009D0311">
        <w:rPr>
          <w:rFonts w:eastAsiaTheme="minorEastAsia"/>
        </w:rPr>
        <w:t>and</w:t>
      </w:r>
      <w:r w:rsidR="00A91EA1">
        <w:rPr>
          <w:rFonts w:eastAsiaTheme="minorEastAsia"/>
        </w:rPr>
        <w:t xml:space="preserve"> </w:t>
      </w:r>
      <w:r w:rsidRPr="009D0311">
        <w:rPr>
          <w:rFonts w:eastAsiaTheme="minorEastAsia"/>
        </w:rPr>
        <w:fldChar w:fldCharType="begin"/>
      </w:r>
      <w:r w:rsidRPr="009D0311">
        <w:rPr>
          <w:rFonts w:eastAsiaTheme="minorEastAsia"/>
        </w:rPr>
        <w:instrText xml:space="preserve"> REF _Ref61876185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4</w:t>
      </w:r>
      <w:r w:rsidRPr="009D0311">
        <w:rPr>
          <w:rFonts w:eastAsiaTheme="minorEastAsia"/>
        </w:rPr>
        <w:fldChar w:fldCharType="end"/>
      </w:r>
      <w:r w:rsidRPr="009D0311">
        <w:rPr>
          <w:rFonts w:eastAsiaTheme="minorEastAsia"/>
        </w:rPr>
        <w:t xml:space="preserve"> </w:t>
      </w:r>
      <w:r w:rsidR="005C58BC" w:rsidRPr="009D0311">
        <w:rPr>
          <w:rFonts w:eastAsiaTheme="minorEastAsia"/>
        </w:rPr>
        <w:t>can be re-written as</w:t>
      </w:r>
      <w:r w:rsidRPr="009D0311">
        <w:rPr>
          <w:rFonts w:eastAsiaTheme="minorEastAsia"/>
        </w:rPr>
        <w:t xml:space="preserve"> </w:t>
      </w:r>
      <w:r w:rsidRPr="009D0311">
        <w:rPr>
          <w:rFonts w:eastAsiaTheme="minorEastAsia"/>
        </w:rPr>
        <w:fldChar w:fldCharType="begin"/>
      </w:r>
      <w:r w:rsidRPr="009D0311">
        <w:rPr>
          <w:rFonts w:eastAsiaTheme="minorEastAsia"/>
        </w:rPr>
        <w:instrText xml:space="preserve"> REF _Ref66097851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9</w:t>
      </w:r>
      <w:r w:rsidRPr="009D0311">
        <w:rPr>
          <w:rFonts w:eastAsiaTheme="minorEastAsia"/>
        </w:rPr>
        <w:fldChar w:fldCharType="end"/>
      </w:r>
      <w:r w:rsidRPr="009D0311">
        <w:rPr>
          <w:rFonts w:eastAsiaTheme="minorEastAsia"/>
        </w:rPr>
        <w:t>.</w:t>
      </w:r>
    </w:p>
    <w:p w14:paraId="32ABCB25" w14:textId="06CE0C0E" w:rsidR="005C58BC" w:rsidRPr="009D0311" w:rsidRDefault="005C58BC" w:rsidP="005C58BC">
      <w:pPr>
        <w:pStyle w:val="Caption"/>
        <w:rPr>
          <w:rFonts w:eastAsiaTheme="minorEastAsia"/>
          <w:i w:val="0"/>
        </w:rPr>
      </w:pPr>
      <w:bookmarkStart w:id="15" w:name="_Ref66097851"/>
      <w:r w:rsidRPr="009D0311">
        <w:lastRenderedPageBreak/>
        <w:t xml:space="preserve">Equation </w:t>
      </w:r>
      <w:r w:rsidR="00EE30EF">
        <w:fldChar w:fldCharType="begin"/>
      </w:r>
      <w:r w:rsidR="00EE30EF">
        <w:instrText xml:space="preserve"> SEQ Equation \* ARABIC </w:instrText>
      </w:r>
      <w:r w:rsidR="00EE30EF">
        <w:fldChar w:fldCharType="separate"/>
      </w:r>
      <w:r w:rsidR="0076647A">
        <w:rPr>
          <w:noProof/>
        </w:rPr>
        <w:t>9</w:t>
      </w:r>
      <w:r w:rsidR="00EE30EF">
        <w:rPr>
          <w:noProof/>
        </w:rPr>
        <w:fldChar w:fldCharType="end"/>
      </w:r>
      <w:bookmarkEnd w:id="15"/>
    </w:p>
    <w:p w14:paraId="039D123A" w14:textId="77777777" w:rsidR="005C58BC" w:rsidRPr="009D0311" w:rsidRDefault="00EE30EF" w:rsidP="005C58BC">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oMath>
      </m:oMathPara>
    </w:p>
    <w:p w14:paraId="3BD0EEFF" w14:textId="06C6FB3F" w:rsidR="005C58BC" w:rsidRPr="009D0311" w:rsidRDefault="005C58BC" w:rsidP="005C58BC">
      <w:pPr>
        <w:rPr>
          <w:rFonts w:eastAsiaTheme="minorEastAsia"/>
        </w:rPr>
      </w:pPr>
      <w:r w:rsidRPr="009D0311">
        <w:rPr>
          <w:rFonts w:eastAsiaTheme="minorEastAsia"/>
        </w:rPr>
        <w:t xml:space="preserve">The total number of </w:t>
      </w:r>
      <w:r w:rsidR="00DB7E3B" w:rsidRPr="009D0311">
        <w:rPr>
          <w:rFonts w:eastAsiaTheme="minorEastAsia"/>
        </w:rPr>
        <w:t xml:space="preserve">newly </w:t>
      </w:r>
      <w:r w:rsidRPr="009D0311">
        <w:rPr>
          <w:rFonts w:eastAsiaTheme="minorEastAsia"/>
        </w:rPr>
        <w:t xml:space="preserve">infected </w:t>
      </w:r>
      <w:r w:rsidR="00DB7E3B" w:rsidRPr="009D0311">
        <w:rPr>
          <w:rFonts w:eastAsiaTheme="minorEastAsia"/>
        </w:rPr>
        <w:t xml:space="preserve">individuals </w:t>
      </w:r>
      <w:r w:rsidRPr="009D0311">
        <w:rPr>
          <w:rFonts w:eastAsiaTheme="minorEastAsia"/>
        </w:rPr>
        <w:t>is then:</w:t>
      </w:r>
    </w:p>
    <w:p w14:paraId="596D81C1" w14:textId="2A7BAF79" w:rsidR="005C58BC" w:rsidRPr="009D0311" w:rsidRDefault="005C58BC" w:rsidP="005C58BC">
      <w:pPr>
        <w:pStyle w:val="Caption"/>
        <w:rPr>
          <w:rFonts w:eastAsiaTheme="minorEastAsia"/>
        </w:rPr>
      </w:pPr>
      <w:bookmarkStart w:id="16" w:name="_Ref66098040"/>
      <w:r w:rsidRPr="009D0311">
        <w:t xml:space="preserve">Equation </w:t>
      </w:r>
      <w:r w:rsidR="00EE30EF">
        <w:fldChar w:fldCharType="begin"/>
      </w:r>
      <w:r w:rsidR="00EE30EF">
        <w:instrText xml:space="preserve"> SEQ Equation \* ARABIC </w:instrText>
      </w:r>
      <w:r w:rsidR="00EE30EF">
        <w:fldChar w:fldCharType="separate"/>
      </w:r>
      <w:r w:rsidR="0076647A">
        <w:rPr>
          <w:noProof/>
        </w:rPr>
        <w:t>10</w:t>
      </w:r>
      <w:r w:rsidR="00EE30EF">
        <w:rPr>
          <w:noProof/>
        </w:rPr>
        <w:fldChar w:fldCharType="end"/>
      </w:r>
      <w:bookmarkEnd w:id="16"/>
    </w:p>
    <w:p w14:paraId="5917B023" w14:textId="4818486A" w:rsidR="005C58BC" w:rsidRPr="009D0311" w:rsidRDefault="005C58BC" w:rsidP="00A25F12">
      <w:pPr>
        <w:jc w:val="center"/>
        <w:rPr>
          <w:rFonts w:eastAsiaTheme="minorEastAsia"/>
        </w:rPr>
      </w:pPr>
      <m:oMathPara>
        <m:oMath>
          <m:r>
            <w:rPr>
              <w:rFonts w:ascii="Cambria Math" w:hAnsi="Cambria Math"/>
            </w:rPr>
            <m:t xml:space="preserve">I(t)= </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e>
                  </m:nary>
                </m:e>
              </m:nary>
              <m:r>
                <w:rPr>
                  <w:rFonts w:ascii="Cambria Math" w:hAnsi="Cambria Math"/>
                </w:rPr>
                <m:t>dτ</m:t>
              </m:r>
            </m:e>
          </m:nary>
        </m:oMath>
      </m:oMathPara>
    </w:p>
    <w:p w14:paraId="7CCD258C" w14:textId="6227F366" w:rsidR="005C58BC" w:rsidRPr="009D0311" w:rsidRDefault="005C58BC" w:rsidP="005C58BC">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e>
          </m:nary>
          <m:r>
            <w:rPr>
              <w:rFonts w:ascii="Cambria Math" w:hAnsi="Cambria Math"/>
            </w:rPr>
            <m:t xml:space="preserve"> </m:t>
          </m:r>
        </m:oMath>
      </m:oMathPara>
    </w:p>
    <w:p w14:paraId="11594C01" w14:textId="77777777" w:rsidR="0076647A" w:rsidRPr="00A91EA1" w:rsidRDefault="007629BF">
      <w:pPr>
        <w:rPr>
          <w:rFonts w:eastAsiaTheme="minorEastAsia"/>
        </w:rPr>
      </w:pPr>
      <w:r w:rsidRPr="009D0311">
        <w:rPr>
          <w:rFonts w:eastAsiaTheme="minorEastAsia"/>
        </w:rPr>
        <w:t xml:space="preserve">Where </w:t>
      </w:r>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oMath>
      <w:r w:rsidRPr="009D0311">
        <w:rPr>
          <w:rFonts w:eastAsiaTheme="minorEastAsia"/>
        </w:rPr>
        <w:t xml:space="preserve"> is given by </w:t>
      </w:r>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Pr="009D0311">
        <w:rPr>
          <w:rFonts w:eastAsiaTheme="minorEastAsia"/>
        </w:rPr>
        <w:fldChar w:fldCharType="separate"/>
      </w:r>
    </w:p>
    <w:p w14:paraId="0CE1A8A1" w14:textId="167D53D5" w:rsidR="004D2D91" w:rsidRPr="00A91EA1" w:rsidRDefault="0076647A">
      <w:pPr>
        <w:rPr>
          <w:rFonts w:eastAsiaTheme="minorEastAsia"/>
        </w:rPr>
      </w:pPr>
      <w:r w:rsidRPr="009D0311">
        <w:t xml:space="preserve">Equation </w:t>
      </w:r>
      <w:r>
        <w:rPr>
          <w:noProof/>
        </w:rPr>
        <w:t>11</w:t>
      </w:r>
      <w:r w:rsidR="007629BF" w:rsidRPr="009D0311">
        <w:rPr>
          <w:rFonts w:eastAsiaTheme="minorEastAsia"/>
        </w:rPr>
        <w:fldChar w:fldCharType="end"/>
      </w:r>
      <w:r w:rsidR="007629BF" w:rsidRPr="009D0311">
        <w:rPr>
          <w:rFonts w:eastAsiaTheme="minorEastAsia"/>
        </w:rPr>
        <w:t>.</w:t>
      </w:r>
      <w:bookmarkStart w:id="17" w:name="_Ref66097921"/>
    </w:p>
    <w:p w14:paraId="5F566E9F" w14:textId="749CA6E2" w:rsidR="007629BF" w:rsidRPr="009D0311" w:rsidRDefault="007629BF" w:rsidP="007629BF">
      <w:pPr>
        <w:pStyle w:val="Caption"/>
        <w:rPr>
          <w:rFonts w:eastAsiaTheme="minorEastAsia"/>
        </w:rPr>
      </w:pPr>
      <w:bookmarkStart w:id="18" w:name="_Ref71894922"/>
      <w:r w:rsidRPr="009D0311">
        <w:t xml:space="preserve">Equation </w:t>
      </w:r>
      <w:r w:rsidR="00EE30EF">
        <w:fldChar w:fldCharType="begin"/>
      </w:r>
      <w:r w:rsidR="00EE30EF">
        <w:instrText xml:space="preserve"> SEQ Equation \* ARABIC </w:instrText>
      </w:r>
      <w:r w:rsidR="00EE30EF">
        <w:fldChar w:fldCharType="separate"/>
      </w:r>
      <w:r w:rsidR="0076647A">
        <w:rPr>
          <w:noProof/>
        </w:rPr>
        <w:t>11</w:t>
      </w:r>
      <w:r w:rsidR="00EE30EF">
        <w:rPr>
          <w:noProof/>
        </w:rPr>
        <w:fldChar w:fldCharType="end"/>
      </w:r>
      <w:bookmarkEnd w:id="17"/>
      <w:bookmarkEnd w:id="18"/>
    </w:p>
    <w:p w14:paraId="5440961C" w14:textId="462BA9C3" w:rsidR="00DF0B51" w:rsidRPr="009D0311" w:rsidRDefault="00EE30EF" w:rsidP="007629BF">
      <w:pPr>
        <w:jc w:val="center"/>
        <w:rPr>
          <w:rFonts w:eastAsiaTheme="minorEastAsia"/>
        </w:rPr>
      </w:pPr>
      <m:oMathPara>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j</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j→i</m:t>
                          </m:r>
                        </m:sub>
                      </m:sSub>
                    </m:e>
                  </m:nary>
                </m:e>
              </m:d>
            </m:e>
          </m:nary>
        </m:oMath>
      </m:oMathPara>
    </w:p>
    <w:p w14:paraId="196D35FB" w14:textId="5095C9FD" w:rsidR="00A76927" w:rsidRPr="009D0311" w:rsidRDefault="007629BF" w:rsidP="007629BF">
      <w:pPr>
        <w:jc w:val="both"/>
        <w:rPr>
          <w:rFonts w:eastAsiaTheme="minorEastAsia"/>
        </w:rPr>
      </w:pPr>
      <w:r w:rsidRPr="009D0311">
        <w:rPr>
          <w:rFonts w:eastAsiaTheme="minorEastAsia"/>
        </w:rPr>
        <w:fldChar w:fldCharType="begin"/>
      </w:r>
      <w:r w:rsidRPr="009D0311">
        <w:rPr>
          <w:rFonts w:eastAsiaTheme="minorEastAsia"/>
        </w:rPr>
        <w:instrText xml:space="preserve"> REF _Ref66098040 \h </w:instrText>
      </w:r>
      <w:r w:rsidR="00577C24" w:rsidRPr="009D0311">
        <w:rPr>
          <w:rFonts w:eastAsiaTheme="minorEastAsia"/>
        </w:rPr>
        <w:instrText xml:space="preserve"> \* MERGEFORMAT </w:instrText>
      </w:r>
      <w:r w:rsidRPr="009D0311">
        <w:rPr>
          <w:rFonts w:eastAsiaTheme="minorEastAsia"/>
        </w:rPr>
      </w:r>
      <w:r w:rsidRPr="009D0311">
        <w:rPr>
          <w:rFonts w:eastAsiaTheme="minorEastAsia"/>
        </w:rPr>
        <w:fldChar w:fldCharType="separate"/>
      </w:r>
      <w:r w:rsidR="0076647A" w:rsidRPr="0076647A">
        <w:rPr>
          <w:rFonts w:eastAsiaTheme="minorEastAsia"/>
        </w:rPr>
        <w:t>Equation 10</w:t>
      </w:r>
      <w:r w:rsidRPr="009D0311">
        <w:rPr>
          <w:rFonts w:eastAsiaTheme="minorEastAsia"/>
        </w:rPr>
        <w:fldChar w:fldCharType="end"/>
      </w:r>
      <w:r w:rsidRPr="009D0311">
        <w:rPr>
          <w:rFonts w:eastAsiaTheme="minorEastAsia"/>
        </w:rPr>
        <w:t xml:space="preserve"> </w:t>
      </w:r>
      <w:r w:rsidR="00653ADB" w:rsidRPr="009D0311">
        <w:rPr>
          <w:rFonts w:eastAsiaTheme="minorEastAsia"/>
        </w:rPr>
        <w:t>shows that the multi-</w:t>
      </w:r>
      <w:proofErr w:type="gramStart"/>
      <w:r w:rsidR="00653ADB" w:rsidRPr="009D0311">
        <w:rPr>
          <w:rFonts w:eastAsiaTheme="minorEastAsia"/>
        </w:rPr>
        <w:t>type</w:t>
      </w:r>
      <w:proofErr w:type="gramEnd"/>
      <w:r w:rsidR="00653ADB" w:rsidRPr="009D0311">
        <w:rPr>
          <w:rFonts w:eastAsiaTheme="minorEastAsia"/>
        </w:rPr>
        <w:t xml:space="preserve"> </w:t>
      </w:r>
      <w:r w:rsidR="00D873D9" w:rsidRPr="009D0311">
        <w:rPr>
          <w:rFonts w:eastAsiaTheme="minorEastAsia"/>
        </w:rPr>
        <w:t xml:space="preserve">renewal equation </w:t>
      </w:r>
      <w:r w:rsidR="00DF0B51" w:rsidRPr="009D0311">
        <w:rPr>
          <w:rFonts w:eastAsiaTheme="minorEastAsia"/>
        </w:rPr>
        <w:t xml:space="preserve">can be </w:t>
      </w:r>
      <w:r w:rsidR="00F325A3" w:rsidRPr="009D0311">
        <w:rPr>
          <w:rFonts w:eastAsiaTheme="minorEastAsia"/>
        </w:rPr>
        <w:t xml:space="preserve">written </w:t>
      </w:r>
      <w:r w:rsidR="00DF0B51" w:rsidRPr="009D0311">
        <w:rPr>
          <w:rFonts w:eastAsiaTheme="minorEastAsia"/>
        </w:rPr>
        <w:t>as one</w:t>
      </w:r>
      <w:r w:rsidR="00F325A3" w:rsidRPr="009D0311">
        <w:rPr>
          <w:rFonts w:eastAsiaTheme="minorEastAsia"/>
        </w:rPr>
        <w:t>-</w:t>
      </w:r>
      <w:r w:rsidR="00DF0B51" w:rsidRPr="009D0311">
        <w:rPr>
          <w:rFonts w:eastAsiaTheme="minorEastAsia"/>
        </w:rPr>
        <w:t xml:space="preserve">dimensional renewal equation </w:t>
      </w:r>
      <w:r w:rsidRPr="009D0311">
        <w:rPr>
          <w:rFonts w:eastAsiaTheme="minorEastAsia"/>
        </w:rPr>
        <w:t xml:space="preserve">with a weighted mean </w:t>
      </w:r>
      <w:r w:rsidR="00DF0B51" w:rsidRPr="009D0311">
        <w:rPr>
          <w:rFonts w:eastAsiaTheme="minorEastAsia"/>
        </w:rPr>
        <w:t>generation time distribution</w:t>
      </w:r>
      <w:r w:rsidRPr="009D0311">
        <w:rPr>
          <w:rFonts w:eastAsiaTheme="minorEastAsia"/>
        </w:rPr>
        <w:t>.</w:t>
      </w:r>
      <w:r w:rsidR="00DF0B51" w:rsidRPr="009D0311">
        <w:rPr>
          <w:rFonts w:eastAsiaTheme="minorEastAsia"/>
        </w:rPr>
        <w:t xml:space="preserve"> </w:t>
      </w:r>
      <w:r w:rsidRPr="009D0311">
        <w:rPr>
          <w:rFonts w:eastAsiaTheme="minorEastAsia"/>
        </w:rPr>
        <w:t xml:space="preserve">The </w:t>
      </w:r>
      <w:r w:rsidR="00843684" w:rsidRPr="009D0311">
        <w:rPr>
          <w:rFonts w:eastAsiaTheme="minorEastAsia"/>
        </w:rPr>
        <w:t>weight</w:t>
      </w:r>
      <w:r w:rsidRPr="009D0311">
        <w:rPr>
          <w:rFonts w:eastAsiaTheme="minorEastAsia"/>
        </w:rPr>
        <w:t>ing is</w:t>
      </w:r>
      <w:r w:rsidR="00843684" w:rsidRPr="009D0311">
        <w:rPr>
          <w:rFonts w:eastAsiaTheme="minorEastAsia"/>
        </w:rPr>
        <w:t xml:space="preserve"> given by </w:t>
      </w:r>
      <w:r w:rsidR="005E49E6" w:rsidRPr="009D0311">
        <w:rPr>
          <w:rFonts w:eastAsiaTheme="minorEastAsia"/>
        </w:rPr>
        <w:t>the overall relative infectiousness of the group</w:t>
      </w:r>
      <w:r w:rsidR="0037336A" w:rsidRPr="009D0311">
        <w:rPr>
          <w:rFonts w:eastAsiaTheme="minorEastAsia"/>
        </w:rPr>
        <w:t xml:space="preserve"> </w:t>
      </w:r>
      <w:r w:rsidRPr="009D0311">
        <w:rPr>
          <w:rFonts w:eastAsiaTheme="minorEastAsia"/>
        </w:rPr>
        <w:t>j</w:t>
      </w:r>
      <w:r w:rsidR="005E49E6" w:rsidRPr="009D0311">
        <w:rPr>
          <w:rFonts w:eastAsiaTheme="minorEastAsia"/>
        </w:rPr>
        <w:t xml:space="preserve">, and the </w:t>
      </w:r>
      <w:r w:rsidRPr="009D0311">
        <w:rPr>
          <w:rFonts w:eastAsiaTheme="minorEastAsia"/>
        </w:rPr>
        <w:t>j</w:t>
      </w:r>
      <w:r w:rsidRPr="009D0311">
        <w:rPr>
          <w:rFonts w:eastAsiaTheme="minorEastAsia"/>
          <w:vertAlign w:val="superscript"/>
        </w:rPr>
        <w:t>th</w:t>
      </w:r>
      <w:r w:rsidRPr="009D0311">
        <w:rPr>
          <w:rFonts w:eastAsiaTheme="minorEastAsia"/>
        </w:rPr>
        <w:t xml:space="preserve"> </w:t>
      </w:r>
      <w:r w:rsidR="005E49E6" w:rsidRPr="009D0311">
        <w:rPr>
          <w:rFonts w:eastAsiaTheme="minorEastAsia"/>
        </w:rPr>
        <w:t>element of the eigenvector</w:t>
      </w:r>
      <w:r w:rsidR="00F325A3" w:rsidRPr="009D0311">
        <w:rPr>
          <w:rFonts w:eastAsiaTheme="minorEastAsia"/>
        </w:rPr>
        <w:t xml:space="preserve"> (which corresponds to the proportion of infections that occur in group j)</w:t>
      </w:r>
      <w:r w:rsidR="00A91EA1">
        <w:rPr>
          <w:rFonts w:eastAsiaTheme="minorEastAsia"/>
        </w:rPr>
        <w:t xml:space="preserve"> (</w:t>
      </w:r>
      <w:r w:rsidR="00A91EA1">
        <w:rPr>
          <w:rFonts w:eastAsiaTheme="minorEastAsia"/>
        </w:rPr>
        <w:fldChar w:fldCharType="begin"/>
      </w:r>
      <w:r w:rsidR="00A91EA1">
        <w:rPr>
          <w:rFonts w:eastAsiaTheme="minorEastAsia"/>
        </w:rPr>
        <w:instrText xml:space="preserve"> REF _Ref71894922 \h </w:instrText>
      </w:r>
      <w:r w:rsidR="00A91EA1">
        <w:rPr>
          <w:rFonts w:eastAsiaTheme="minorEastAsia"/>
        </w:rPr>
      </w:r>
      <w:r w:rsidR="00A91EA1">
        <w:rPr>
          <w:rFonts w:eastAsiaTheme="minorEastAsia"/>
        </w:rPr>
        <w:fldChar w:fldCharType="separate"/>
      </w:r>
      <w:r w:rsidR="0076647A" w:rsidRPr="009D0311">
        <w:t xml:space="preserve">Equation </w:t>
      </w:r>
      <w:r w:rsidR="0076647A">
        <w:rPr>
          <w:noProof/>
        </w:rPr>
        <w:t>11</w:t>
      </w:r>
      <w:r w:rsidR="00A91EA1">
        <w:rPr>
          <w:rFonts w:eastAsiaTheme="minorEastAsia"/>
        </w:rPr>
        <w:fldChar w:fldCharType="end"/>
      </w:r>
      <w:r w:rsidR="00A91EA1">
        <w:rPr>
          <w:rFonts w:eastAsiaTheme="minorEastAsia"/>
        </w:rPr>
        <w:t>)</w:t>
      </w:r>
      <w:r w:rsidR="00C23538" w:rsidRPr="009D0311">
        <w:rPr>
          <w:rFonts w:eastAsiaTheme="minorEastAsia"/>
        </w:rPr>
        <w:t>.</w:t>
      </w:r>
      <w:r w:rsidR="00771B9B" w:rsidRPr="009D0311">
        <w:rPr>
          <w:rFonts w:eastAsiaTheme="minorEastAsia"/>
        </w:rPr>
        <w:t xml:space="preserve"> </w:t>
      </w:r>
      <w:r w:rsidR="00A76927" w:rsidRPr="009D0311">
        <w:rPr>
          <w:rFonts w:eastAsiaTheme="minorEastAsia"/>
        </w:rPr>
        <w:t xml:space="preserve">Given this </w:t>
      </w:r>
      <w:r w:rsidR="00A76927" w:rsidRPr="009D0311">
        <w:rPr>
          <w:rFonts w:eastAsiaTheme="minorEastAsia"/>
          <w:i/>
          <w:iCs/>
        </w:rPr>
        <w:t>weighted single-type</w:t>
      </w:r>
      <w:r w:rsidR="00A76927" w:rsidRPr="009D0311">
        <w:rPr>
          <w:rFonts w:eastAsiaTheme="minorEastAsia"/>
        </w:rPr>
        <w:t xml:space="preserve"> approach derived in </w:t>
      </w:r>
      <w:r w:rsidR="00A76927" w:rsidRPr="009D0311">
        <w:rPr>
          <w:rFonts w:eastAsiaTheme="minorEastAsia"/>
        </w:rPr>
        <w:fldChar w:fldCharType="begin"/>
      </w:r>
      <w:r w:rsidR="00A76927" w:rsidRPr="009D0311">
        <w:rPr>
          <w:rFonts w:eastAsiaTheme="minorEastAsia"/>
        </w:rPr>
        <w:instrText xml:space="preserve"> REF _Ref66098040 \h </w:instrText>
      </w:r>
      <w:r w:rsidR="00A76927" w:rsidRPr="009D0311">
        <w:rPr>
          <w:rFonts w:eastAsiaTheme="minorEastAsia"/>
        </w:rPr>
      </w:r>
      <w:r w:rsidR="00A76927" w:rsidRPr="009D0311">
        <w:rPr>
          <w:rFonts w:eastAsiaTheme="minorEastAsia"/>
        </w:rPr>
        <w:fldChar w:fldCharType="separate"/>
      </w:r>
      <w:r w:rsidR="0076647A" w:rsidRPr="009D0311">
        <w:t xml:space="preserve">Equation </w:t>
      </w:r>
      <w:r w:rsidR="0076647A">
        <w:rPr>
          <w:noProof/>
        </w:rPr>
        <w:t>10</w:t>
      </w:r>
      <w:r w:rsidR="00A76927" w:rsidRPr="009D0311">
        <w:rPr>
          <w:rFonts w:eastAsiaTheme="minorEastAsia"/>
        </w:rPr>
        <w:fldChar w:fldCharType="end"/>
      </w:r>
      <w:r w:rsidR="00A76927" w:rsidRPr="009D0311">
        <w:rPr>
          <w:rFonts w:eastAsiaTheme="minorEastAsia"/>
        </w:rPr>
        <w:t xml:space="preserve"> is equivalent to the </w:t>
      </w:r>
      <w:r w:rsidR="00A76927" w:rsidRPr="009D0311">
        <w:rPr>
          <w:rFonts w:eastAsiaTheme="minorEastAsia"/>
          <w:i/>
          <w:iCs/>
        </w:rPr>
        <w:t>multi-</w:t>
      </w:r>
      <w:proofErr w:type="gramStart"/>
      <w:r w:rsidR="00A76927" w:rsidRPr="009D0311">
        <w:rPr>
          <w:rFonts w:eastAsiaTheme="minorEastAsia"/>
          <w:i/>
          <w:iCs/>
        </w:rPr>
        <w:t>type</w:t>
      </w:r>
      <w:proofErr w:type="gramEnd"/>
      <w:r w:rsidR="00A76927" w:rsidRPr="009D0311">
        <w:rPr>
          <w:rFonts w:eastAsiaTheme="minorEastAsia"/>
        </w:rPr>
        <w:t xml:space="preserve"> approach derived in </w:t>
      </w:r>
      <w:r w:rsidR="00A76927" w:rsidRPr="009D0311">
        <w:rPr>
          <w:rFonts w:eastAsiaTheme="minorEastAsia"/>
        </w:rPr>
        <w:fldChar w:fldCharType="begin"/>
      </w:r>
      <w:r w:rsidR="00A76927" w:rsidRPr="009D0311">
        <w:rPr>
          <w:rFonts w:eastAsiaTheme="minorEastAsia"/>
        </w:rPr>
        <w:instrText xml:space="preserve"> REF _Ref62223601 \h </w:instrText>
      </w:r>
      <w:r w:rsidR="00A76927" w:rsidRPr="009D0311">
        <w:rPr>
          <w:rFonts w:eastAsiaTheme="minorEastAsia"/>
        </w:rPr>
      </w:r>
      <w:r w:rsidR="00A76927" w:rsidRPr="009D0311">
        <w:rPr>
          <w:rFonts w:eastAsiaTheme="minorEastAsia"/>
        </w:rPr>
        <w:fldChar w:fldCharType="separate"/>
      </w:r>
      <w:r w:rsidR="0076647A" w:rsidRPr="009D0311">
        <w:t xml:space="preserve">Equation </w:t>
      </w:r>
      <w:r w:rsidR="0076647A">
        <w:rPr>
          <w:noProof/>
        </w:rPr>
        <w:t>6</w:t>
      </w:r>
      <w:r w:rsidR="00A76927" w:rsidRPr="009D0311">
        <w:rPr>
          <w:rFonts w:eastAsiaTheme="minorEastAsia"/>
        </w:rPr>
        <w:fldChar w:fldCharType="end"/>
      </w:r>
      <w:r w:rsidR="00A76927" w:rsidRPr="009D0311">
        <w:rPr>
          <w:rFonts w:eastAsiaTheme="minorEastAsia"/>
        </w:rPr>
        <w:t xml:space="preserve">, in what follows </w:t>
      </w:r>
      <w:r w:rsidR="00A76927" w:rsidRPr="009D0311">
        <w:rPr>
          <w:rFonts w:eastAsiaTheme="minorEastAsia"/>
          <w:i/>
          <w:iCs/>
        </w:rPr>
        <w:t xml:space="preserve">weighted single-type </w:t>
      </w:r>
      <w:r w:rsidR="00A76927" w:rsidRPr="009D0311">
        <w:rPr>
          <w:rFonts w:eastAsiaTheme="minorEastAsia"/>
        </w:rPr>
        <w:t xml:space="preserve">and </w:t>
      </w:r>
      <w:r w:rsidR="00A76927" w:rsidRPr="009D0311">
        <w:rPr>
          <w:rFonts w:eastAsiaTheme="minorEastAsia"/>
          <w:i/>
          <w:iCs/>
        </w:rPr>
        <w:t xml:space="preserve">multi-type </w:t>
      </w:r>
      <w:r w:rsidR="00A76927" w:rsidRPr="009D0311">
        <w:rPr>
          <w:rFonts w:eastAsiaTheme="minorEastAsia"/>
        </w:rPr>
        <w:t>are used interchangeably, depending on which provides the most straightforward means of explanation.</w:t>
      </w:r>
    </w:p>
    <w:p w14:paraId="1BF3F007" w14:textId="701C7450" w:rsidR="00E45D50" w:rsidRPr="009D0311" w:rsidRDefault="00E45D50" w:rsidP="00DA5109">
      <w:pPr>
        <w:jc w:val="both"/>
        <w:rPr>
          <w:rFonts w:eastAsiaTheme="minorEastAsia"/>
          <w:i/>
          <w:iCs/>
        </w:rPr>
      </w:pPr>
      <w:r w:rsidRPr="009D0311">
        <w:rPr>
          <w:rFonts w:eastAsiaTheme="minorEastAsia"/>
          <w:i/>
          <w:iCs/>
        </w:rPr>
        <w:t>Use in EpiEstim for application to COVID-19 in the UK and Ebola Virus Disease in Guinea</w:t>
      </w:r>
    </w:p>
    <w:p w14:paraId="3A37EA97" w14:textId="32219351" w:rsidR="006D1FA4" w:rsidRPr="009D0311" w:rsidRDefault="00A91EA1" w:rsidP="004909D8">
      <w:pPr>
        <w:jc w:val="both"/>
        <w:rPr>
          <w:rFonts w:eastAsiaTheme="minorEastAsia"/>
        </w:rPr>
      </w:pPr>
      <w:r>
        <w:rPr>
          <w:rFonts w:eastAsiaTheme="minorEastAsia"/>
        </w:rPr>
        <w:fldChar w:fldCharType="begin"/>
      </w:r>
      <w:r>
        <w:rPr>
          <w:rFonts w:eastAsiaTheme="minorEastAsia"/>
        </w:rPr>
        <w:instrText xml:space="preserve"> REF _Ref62223454 \h </w:instrText>
      </w:r>
      <w:r>
        <w:rPr>
          <w:rFonts w:eastAsiaTheme="minorEastAsia"/>
        </w:rPr>
      </w:r>
      <w:r>
        <w:rPr>
          <w:rFonts w:eastAsiaTheme="minorEastAsia"/>
        </w:rPr>
        <w:fldChar w:fldCharType="separate"/>
      </w:r>
      <w:r w:rsidR="0076647A" w:rsidRPr="009D0311">
        <w:t xml:space="preserve">Equation </w:t>
      </w:r>
      <w:r w:rsidR="0076647A">
        <w:rPr>
          <w:noProof/>
        </w:rPr>
        <w:t>1</w:t>
      </w:r>
      <w:r>
        <w:rPr>
          <w:rFonts w:eastAsiaTheme="minorEastAsia"/>
        </w:rPr>
        <w:fldChar w:fldCharType="end"/>
      </w:r>
      <w:r w:rsidR="001C1FF3" w:rsidRPr="009D0311">
        <w:rPr>
          <w:rFonts w:eastAsiaTheme="minorEastAsia"/>
        </w:rPr>
        <w:t xml:space="preserve"> and </w:t>
      </w:r>
      <w:r w:rsidR="001C1FF3" w:rsidRPr="009D0311">
        <w:rPr>
          <w:rFonts w:eastAsiaTheme="minorEastAsia"/>
        </w:rPr>
        <w:fldChar w:fldCharType="begin"/>
      </w:r>
      <w:r w:rsidR="001C1FF3" w:rsidRPr="009D0311">
        <w:rPr>
          <w:rFonts w:eastAsiaTheme="minorEastAsia"/>
        </w:rPr>
        <w:instrText xml:space="preserve"> REF _Ref62223601 \h </w:instrText>
      </w:r>
      <w:r w:rsidR="001C1FF3" w:rsidRPr="009D0311">
        <w:rPr>
          <w:rFonts w:eastAsiaTheme="minorEastAsia"/>
        </w:rPr>
      </w:r>
      <w:r w:rsidR="001C1FF3" w:rsidRPr="009D0311">
        <w:rPr>
          <w:rFonts w:eastAsiaTheme="minorEastAsia"/>
        </w:rPr>
        <w:fldChar w:fldCharType="separate"/>
      </w:r>
      <w:r w:rsidR="0076647A" w:rsidRPr="009D0311">
        <w:t xml:space="preserve">Equation </w:t>
      </w:r>
      <w:r w:rsidR="0076647A">
        <w:rPr>
          <w:noProof/>
        </w:rPr>
        <w:t>6</w:t>
      </w:r>
      <w:r w:rsidR="001C1FF3" w:rsidRPr="009D0311">
        <w:rPr>
          <w:rFonts w:eastAsiaTheme="minorEastAsia"/>
        </w:rPr>
        <w:fldChar w:fldCharType="end"/>
      </w:r>
      <w:r w:rsidR="005B60F4" w:rsidRPr="009D0311">
        <w:rPr>
          <w:rFonts w:eastAsiaTheme="minorEastAsia"/>
        </w:rPr>
        <w:t xml:space="preserve"> </w:t>
      </w:r>
      <w:r w:rsidR="006D1FA4" w:rsidRPr="009D0311">
        <w:rPr>
          <w:rFonts w:eastAsiaTheme="minorEastAsia"/>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sidRPr="009D0311">
        <w:rPr>
          <w:rFonts w:eastAsiaTheme="minorEastAsia"/>
        </w:rPr>
        <w:t>. This leads to uncertainty in the growth rate estimates, and in turn the corresponding reproduction number estimates</w:t>
      </w:r>
      <w:r w:rsidR="006D1FA4" w:rsidRPr="009D0311">
        <w:rPr>
          <w:rFonts w:eastAsiaTheme="minorEastAsia"/>
        </w:rPr>
        <w:t xml:space="preserve">, </w:t>
      </w:r>
      <w:r w:rsidR="00F72365" w:rsidRPr="009D0311">
        <w:rPr>
          <w:rFonts w:eastAsiaTheme="minorEastAsia"/>
        </w:rPr>
        <w:t xml:space="preserve">which are not represented in </w:t>
      </w:r>
      <w:r w:rsidR="001C1FF3" w:rsidRPr="009D0311">
        <w:rPr>
          <w:rFonts w:eastAsiaTheme="minorEastAsia"/>
        </w:rPr>
        <w:t>the equations above</w:t>
      </w:r>
      <w:r w:rsidR="00F72365" w:rsidRPr="009D0311">
        <w:rPr>
          <w:rFonts w:eastAsiaTheme="minorEastAsia"/>
        </w:rPr>
        <w:t xml:space="preserve">. </w:t>
      </w:r>
    </w:p>
    <w:p w14:paraId="4950BE70" w14:textId="4A6D25A5" w:rsidR="000D6BD1" w:rsidRPr="009D0311" w:rsidRDefault="00E45D50" w:rsidP="004909D8">
      <w:pPr>
        <w:jc w:val="both"/>
        <w:rPr>
          <w:rFonts w:eastAsiaTheme="minorEastAsia"/>
        </w:rPr>
      </w:pPr>
      <w:r w:rsidRPr="009D0311">
        <w:rPr>
          <w:rFonts w:eastAsiaTheme="minorEastAsia"/>
        </w:rPr>
        <w:t>The EpiEstim package</w:t>
      </w:r>
      <w:r w:rsidR="00017AB9" w:rsidRPr="009D0311">
        <w:rPr>
          <w:rFonts w:eastAsiaTheme="minorEastAsia"/>
        </w:rPr>
        <w:t xml:space="preserve"> for R software</w:t>
      </w:r>
      <w:r w:rsidRPr="009D0311">
        <w:rPr>
          <w:rFonts w:eastAsiaTheme="minorEastAsia"/>
        </w:rPr>
        <w:t xml:space="preserve"> </w:t>
      </w:r>
      <w:r w:rsidR="0080495E" w:rsidRPr="009D0311">
        <w:rPr>
          <w:rFonts w:eastAsiaTheme="minorEastAsia"/>
        </w:rPr>
        <w:t>implement</w:t>
      </w:r>
      <w:r w:rsidR="004F7472" w:rsidRPr="009D0311">
        <w:rPr>
          <w:rFonts w:eastAsiaTheme="minorEastAsia"/>
        </w:rPr>
        <w:t xml:space="preserve">s </w:t>
      </w:r>
      <w:r w:rsidR="0032304C" w:rsidRPr="009D0311">
        <w:rPr>
          <w:rFonts w:eastAsiaTheme="minorEastAsia"/>
        </w:rPr>
        <w:t>estimation of the instantaneous reproduction number</w:t>
      </w:r>
      <w:r w:rsidR="00B85583" w:rsidRPr="009D0311">
        <w:rPr>
          <w:rFonts w:eastAsiaTheme="minorEastAsia"/>
        </w:rPr>
        <w:t xml:space="preserve">, </w:t>
      </w:r>
      <w:r w:rsidR="00264255" w:rsidRPr="009D0311">
        <w:rPr>
          <w:rFonts w:eastAsiaTheme="minorEastAsia"/>
        </w:rPr>
        <w:t>based on an incidence time series and a</w:t>
      </w:r>
      <w:r w:rsidR="009F2B20" w:rsidRPr="009D0311">
        <w:rPr>
          <w:rFonts w:eastAsiaTheme="minorEastAsia"/>
        </w:rPr>
        <w:t xml:space="preserve"> discrete</w:t>
      </w:r>
      <w:r w:rsidR="00264255" w:rsidRPr="009D0311">
        <w:rPr>
          <w:rFonts w:eastAsiaTheme="minorEastAsia"/>
        </w:rPr>
        <w:t xml:space="preserve"> generation time distribution. </w:t>
      </w:r>
      <w:r w:rsidR="00FB196B" w:rsidRPr="009D0311">
        <w:rPr>
          <w:rFonts w:eastAsiaTheme="minorEastAsia"/>
        </w:rPr>
        <w:t>EpiEstim uses a single</w:t>
      </w:r>
      <w:r w:rsidR="00E13140" w:rsidRPr="009D0311">
        <w:rPr>
          <w:rFonts w:eastAsiaTheme="minorEastAsia"/>
        </w:rPr>
        <w:t>-type</w:t>
      </w:r>
      <w:r w:rsidR="0031021B" w:rsidRPr="009D0311">
        <w:rPr>
          <w:rFonts w:eastAsiaTheme="minorEastAsia"/>
        </w:rPr>
        <w:t xml:space="preserve"> </w:t>
      </w:r>
      <w:r w:rsidR="00FB196B" w:rsidRPr="009D0311">
        <w:rPr>
          <w:rFonts w:eastAsiaTheme="minorEastAsia"/>
        </w:rPr>
        <w:t>renewal equation</w:t>
      </w:r>
      <w:r w:rsidR="0002455C" w:rsidRPr="009D0311">
        <w:rPr>
          <w:rFonts w:eastAsiaTheme="minorEastAsia"/>
        </w:rPr>
        <w:t xml:space="preserve"> to estimate a full posterior distribution of the </w:t>
      </w:r>
      <w:r w:rsidR="00D0482E" w:rsidRPr="009D0311">
        <w:rPr>
          <w:rFonts w:eastAsiaTheme="minorEastAsia"/>
        </w:rPr>
        <w:t xml:space="preserve">instantaneous </w:t>
      </w:r>
      <w:r w:rsidR="0002455C" w:rsidRPr="009D0311">
        <w:rPr>
          <w:rFonts w:eastAsiaTheme="minorEastAsia"/>
        </w:rPr>
        <w:t xml:space="preserve">reproduction number capturing </w:t>
      </w:r>
      <w:r w:rsidR="0098308A" w:rsidRPr="009D0311">
        <w:rPr>
          <w:rFonts w:eastAsiaTheme="minorEastAsia"/>
        </w:rPr>
        <w:t xml:space="preserve">full </w:t>
      </w:r>
      <w:r w:rsidR="0002455C" w:rsidRPr="009D0311">
        <w:rPr>
          <w:rFonts w:eastAsiaTheme="minorEastAsia"/>
        </w:rPr>
        <w:t>uncertainty in the estimates</w:t>
      </w:r>
      <w:r w:rsidR="00FB196B" w:rsidRPr="009D0311">
        <w:rPr>
          <w:rFonts w:eastAsiaTheme="minorEastAsia"/>
        </w:rPr>
        <w:t xml:space="preserve">. </w:t>
      </w:r>
      <w:r w:rsidR="006F1DED" w:rsidRPr="009D0311">
        <w:rPr>
          <w:rFonts w:eastAsiaTheme="minorEastAsia"/>
        </w:rPr>
        <w:t>We therefore use</w:t>
      </w:r>
      <w:r w:rsidR="00A76927" w:rsidRPr="009D0311">
        <w:rPr>
          <w:rFonts w:eastAsiaTheme="minorEastAsia"/>
        </w:rPr>
        <w:t xml:space="preserve"> EpiEstim </w:t>
      </w:r>
      <w:r w:rsidR="00C74E52" w:rsidRPr="009D0311">
        <w:rPr>
          <w:rFonts w:eastAsiaTheme="minorEastAsia"/>
        </w:rPr>
        <w:t xml:space="preserve">to </w:t>
      </w:r>
      <w:r w:rsidR="00FB196B" w:rsidRPr="009D0311">
        <w:rPr>
          <w:rFonts w:eastAsiaTheme="minorEastAsia"/>
        </w:rPr>
        <w:t xml:space="preserve">compare the R estimated using a naïve </w:t>
      </w:r>
      <w:r w:rsidR="00E568F8" w:rsidRPr="009D0311">
        <w:rPr>
          <w:rFonts w:eastAsiaTheme="minorEastAsia"/>
        </w:rPr>
        <w:t xml:space="preserve">single-type renewal equation </w:t>
      </w:r>
      <w:r w:rsidR="00FB196B" w:rsidRPr="009D0311">
        <w:rPr>
          <w:rFonts w:eastAsiaTheme="minorEastAsia"/>
        </w:rPr>
        <w:t>(in which the generation time distribution of the FFHC is used without adjustment), with that estimated from an appropriately weighted single-type generation time distribution</w:t>
      </w:r>
      <w:r w:rsidR="0011734B" w:rsidRPr="009D0311">
        <w:rPr>
          <w:rFonts w:eastAsiaTheme="minorEastAsia"/>
        </w:rPr>
        <w:t xml:space="preserve"> accounting for </w:t>
      </w:r>
      <w:r w:rsidR="000919C8" w:rsidRPr="009D0311">
        <w:rPr>
          <w:rFonts w:eastAsiaTheme="minorEastAsia"/>
        </w:rPr>
        <w:t xml:space="preserve">case isolation, </w:t>
      </w:r>
      <w:r w:rsidR="00825C7D" w:rsidRPr="009D0311">
        <w:rPr>
          <w:rFonts w:eastAsiaTheme="minorEastAsia"/>
        </w:rPr>
        <w:t xml:space="preserve">asymptomatic </w:t>
      </w:r>
      <w:r w:rsidR="000919C8" w:rsidRPr="009D0311">
        <w:rPr>
          <w:rFonts w:eastAsiaTheme="minorEastAsia"/>
        </w:rPr>
        <w:t>transmission</w:t>
      </w:r>
      <w:r w:rsidR="00825C7D" w:rsidRPr="009D0311">
        <w:rPr>
          <w:rFonts w:eastAsiaTheme="minorEastAsia"/>
        </w:rPr>
        <w:t xml:space="preserve">, </w:t>
      </w:r>
      <w:r w:rsidR="0011734B" w:rsidRPr="009D0311">
        <w:rPr>
          <w:rFonts w:eastAsiaTheme="minorEastAsia"/>
        </w:rPr>
        <w:t>or vaccination</w:t>
      </w:r>
      <w:r w:rsidR="00FB196B" w:rsidRPr="009D0311">
        <w:rPr>
          <w:rFonts w:eastAsiaTheme="minorEastAsia"/>
        </w:rPr>
        <w:t xml:space="preserve"> (equivalent to the multi-type approach). </w:t>
      </w:r>
      <w:r w:rsidR="001C1FF3" w:rsidRPr="009D0311">
        <w:rPr>
          <w:rFonts w:eastAsiaTheme="minorEastAsia"/>
        </w:rPr>
        <w:t xml:space="preserve">In all applications R values were estimated over sliding weekly windows. </w:t>
      </w:r>
    </w:p>
    <w:p w14:paraId="50B50A8D" w14:textId="335F013D" w:rsidR="007E3ABF" w:rsidRPr="009D0311" w:rsidRDefault="007E3ABF" w:rsidP="007E3ABF">
      <w:pPr>
        <w:jc w:val="both"/>
        <w:rPr>
          <w:rFonts w:eastAsiaTheme="minorEastAsia"/>
        </w:rPr>
      </w:pPr>
      <w:r w:rsidRPr="009D0311">
        <w:rPr>
          <w:rFonts w:eastAsiaTheme="minorEastAsia"/>
        </w:rPr>
        <w:t xml:space="preserve">We </w:t>
      </w:r>
      <w:r w:rsidR="00D610A8" w:rsidRPr="009D0311">
        <w:rPr>
          <w:rFonts w:eastAsiaTheme="minorEastAsia"/>
        </w:rPr>
        <w:t>estimate the instantaneous reproduction number for</w:t>
      </w:r>
      <w:r w:rsidRPr="009D0311">
        <w:rPr>
          <w:rFonts w:eastAsiaTheme="minorEastAsia"/>
        </w:rPr>
        <w:t xml:space="preserve"> Ebola Virus Disease (EVD) case data from Guinea between March 2014 and July 2016, with data taken from </w:t>
      </w:r>
      <w:r w:rsidRPr="009D0311">
        <w:rPr>
          <w:rFonts w:eastAsiaTheme="minorEastAsia"/>
        </w:rPr>
        <w:fldChar w:fldCharType="begin" w:fldLock="1"/>
      </w:r>
      <w:r w:rsidR="00AF1392" w:rsidRPr="009D0311">
        <w:rPr>
          <w:rFonts w:eastAsiaTheme="minorEastAsia"/>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19)","plainTextFormattedCitation":"(19)","previouslyFormattedCitation":"(19)"},"properties":{"noteIndex":0},"schema":"https://github.com/citation-style-language/schema/raw/master/csl-citation.json"}</w:instrText>
      </w:r>
      <w:r w:rsidRPr="009D0311">
        <w:rPr>
          <w:rFonts w:eastAsiaTheme="minorEastAsia"/>
        </w:rPr>
        <w:fldChar w:fldCharType="separate"/>
      </w:r>
      <w:r w:rsidR="00AF1392" w:rsidRPr="009D0311">
        <w:rPr>
          <w:rFonts w:eastAsiaTheme="minorEastAsia"/>
          <w:noProof/>
        </w:rPr>
        <w:t>(19)</w:t>
      </w:r>
      <w:r w:rsidRPr="009D0311">
        <w:rPr>
          <w:rFonts w:eastAsiaTheme="minorEastAsia"/>
        </w:rPr>
        <w:fldChar w:fldCharType="end"/>
      </w:r>
      <w:r w:rsidRPr="009D0311">
        <w:rPr>
          <w:rFonts w:eastAsiaTheme="minorEastAsia"/>
        </w:rPr>
        <w:t xml:space="preserve">. The generation time distribution </w:t>
      </w:r>
      <w:r w:rsidR="00E17FD4" w:rsidRPr="009D0311">
        <w:rPr>
          <w:rFonts w:eastAsiaTheme="minorEastAsia"/>
        </w:rPr>
        <w:t>is</w:t>
      </w:r>
      <w:r w:rsidRPr="009D0311">
        <w:rPr>
          <w:rFonts w:eastAsiaTheme="minorEastAsia"/>
        </w:rPr>
        <w:t xml:space="preserve"> assumed to be Gamma distributed with mean 15.3 days and standard deviation 9.3 days </w:t>
      </w:r>
      <w:r w:rsidRPr="009D0311">
        <w:rPr>
          <w:rFonts w:eastAsiaTheme="minorEastAsia"/>
        </w:rPr>
        <w:lastRenderedPageBreak/>
        <w:t xml:space="preserve">following </w:t>
      </w:r>
      <w:r w:rsidRPr="009D0311">
        <w:rPr>
          <w:rFonts w:eastAsiaTheme="minorEastAsia"/>
        </w:rPr>
        <w:fldChar w:fldCharType="begin" w:fldLock="1"/>
      </w:r>
      <w:r w:rsidR="00AF1392" w:rsidRPr="009D0311">
        <w:rPr>
          <w:rFonts w:eastAsiaTheme="minorEastAsia"/>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0)","plainTextFormattedCitation":"(20)","previouslyFormattedCitation":"(20)"},"properties":{"noteIndex":0},"schema":"https://github.com/citation-style-language/schema/raw/master/csl-citation.json"}</w:instrText>
      </w:r>
      <w:r w:rsidRPr="009D0311">
        <w:rPr>
          <w:rFonts w:eastAsiaTheme="minorEastAsia"/>
        </w:rPr>
        <w:fldChar w:fldCharType="separate"/>
      </w:r>
      <w:r w:rsidR="00AF1392" w:rsidRPr="009D0311">
        <w:rPr>
          <w:rFonts w:eastAsiaTheme="minorEastAsia"/>
          <w:noProof/>
        </w:rPr>
        <w:t>(20)</w:t>
      </w:r>
      <w:r w:rsidRPr="009D0311">
        <w:rPr>
          <w:rFonts w:eastAsiaTheme="minorEastAsia"/>
        </w:rPr>
        <w:fldChar w:fldCharType="end"/>
      </w:r>
      <w:r w:rsidR="00E17FD4" w:rsidRPr="009D0311">
        <w:rPr>
          <w:rFonts w:eastAsiaTheme="minorEastAsia"/>
        </w:rPr>
        <w:t xml:space="preserve">. This is </w:t>
      </w:r>
      <w:r w:rsidRPr="009D0311">
        <w:rPr>
          <w:rFonts w:eastAsiaTheme="minorEastAsia"/>
        </w:rPr>
        <w:t>assumed to be reflective of a non-isolating cohort.  We assume that isolation occurs at the point of hospitalization at 14.9 days after infection</w:t>
      </w:r>
      <w:r w:rsidR="005B60F4" w:rsidRPr="009D0311">
        <w:rPr>
          <w:rFonts w:eastAsiaTheme="minorEastAsia"/>
        </w:rPr>
        <w:t xml:space="preserve"> (56.5% of the way into a </w:t>
      </w:r>
      <w:r w:rsidR="00592F61">
        <w:rPr>
          <w:rFonts w:eastAsiaTheme="minorEastAsia"/>
        </w:rPr>
        <w:t>non-</w:t>
      </w:r>
      <w:r w:rsidR="005B60F4" w:rsidRPr="009D0311">
        <w:rPr>
          <w:rFonts w:eastAsiaTheme="minorEastAsia"/>
        </w:rPr>
        <w:t>isolate</w:t>
      </w:r>
      <w:r w:rsidR="00592F61">
        <w:rPr>
          <w:rFonts w:eastAsiaTheme="minorEastAsia"/>
        </w:rPr>
        <w:t>d</w:t>
      </w:r>
      <w:r w:rsidR="005B60F4" w:rsidRPr="009D0311">
        <w:rPr>
          <w:rFonts w:eastAsiaTheme="minorEastAsia"/>
        </w:rPr>
        <w:t xml:space="preserve"> infectious course)</w:t>
      </w:r>
      <w:r w:rsidRPr="009D0311">
        <w:rPr>
          <w:rFonts w:eastAsiaTheme="minorEastAsia"/>
        </w:rPr>
        <w:t xml:space="preserve">, based on the sum of the mean incubation period and the mean delay from symptoms to hospitalization given in </w:t>
      </w:r>
      <w:r w:rsidRPr="009D0311">
        <w:rPr>
          <w:rFonts w:eastAsiaTheme="minorEastAsia"/>
        </w:rPr>
        <w:fldChar w:fldCharType="begin" w:fldLock="1"/>
      </w:r>
      <w:r w:rsidR="00AF1392" w:rsidRPr="009D0311">
        <w:rPr>
          <w:rFonts w:eastAsiaTheme="minorEastAsia"/>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1)","plainTextFormattedCitation":"(21)","previouslyFormattedCitation":"(21)"},"properties":{"noteIndex":0},"schema":"https://github.com/citation-style-language/schema/raw/master/csl-citation.json"}</w:instrText>
      </w:r>
      <w:r w:rsidRPr="009D0311">
        <w:rPr>
          <w:rFonts w:eastAsiaTheme="minorEastAsia"/>
        </w:rPr>
        <w:fldChar w:fldCharType="separate"/>
      </w:r>
      <w:r w:rsidR="00AF1392" w:rsidRPr="009D0311">
        <w:rPr>
          <w:rFonts w:eastAsiaTheme="minorEastAsia"/>
          <w:noProof/>
        </w:rPr>
        <w:t>(21)</w:t>
      </w:r>
      <w:r w:rsidRPr="009D0311">
        <w:rPr>
          <w:rFonts w:eastAsiaTheme="minorEastAsia"/>
        </w:rPr>
        <w:fldChar w:fldCharType="end"/>
      </w:r>
      <w:r w:rsidR="005B60F4" w:rsidRPr="009D0311">
        <w:rPr>
          <w:rFonts w:eastAsiaTheme="minorEastAsia"/>
        </w:rPr>
        <w:t xml:space="preserve">. We assume that 34% of infected individuals are hospitalized (Unwin </w:t>
      </w:r>
      <w:r w:rsidR="005B60F4" w:rsidRPr="009D0311">
        <w:rPr>
          <w:rFonts w:eastAsiaTheme="minorEastAsia"/>
          <w:i/>
          <w:iCs/>
        </w:rPr>
        <w:t>et al, unpublished</w:t>
      </w:r>
      <w:r w:rsidR="005B60F4" w:rsidRPr="009D0311">
        <w:rPr>
          <w:rFonts w:eastAsiaTheme="minorEastAsia"/>
        </w:rPr>
        <w:t>), and that individuals who seek hospitalization and individuals who do not seek hospitalization mix homogeneously.</w:t>
      </w:r>
    </w:p>
    <w:p w14:paraId="4B017CC2" w14:textId="1F3CA8C3" w:rsidR="00AB43FF" w:rsidRPr="009D0311" w:rsidRDefault="00AB43FF" w:rsidP="00AB43FF">
      <w:pPr>
        <w:jc w:val="both"/>
        <w:rPr>
          <w:rFonts w:eastAsiaTheme="minorEastAsia"/>
        </w:rPr>
      </w:pPr>
      <w:r w:rsidRPr="009D0311">
        <w:rPr>
          <w:rFonts w:eastAsiaTheme="minorEastAsia"/>
        </w:rPr>
        <w:t>We</w:t>
      </w:r>
      <w:r w:rsidR="00202F8F" w:rsidRPr="009D0311">
        <w:rPr>
          <w:rFonts w:eastAsiaTheme="minorEastAsia"/>
        </w:rPr>
        <w:t xml:space="preserve"> </w:t>
      </w:r>
      <w:r w:rsidR="009D2EB0" w:rsidRPr="009D0311">
        <w:rPr>
          <w:rFonts w:eastAsiaTheme="minorEastAsia"/>
        </w:rPr>
        <w:t xml:space="preserve">estimate the instantaneous reproduction </w:t>
      </w:r>
      <w:r w:rsidR="006F3EEC" w:rsidRPr="009D0311">
        <w:rPr>
          <w:rFonts w:eastAsiaTheme="minorEastAsia"/>
        </w:rPr>
        <w:t xml:space="preserve">number of SARS-CoV-2 </w:t>
      </w:r>
      <w:r w:rsidR="009D2EB0" w:rsidRPr="009D0311">
        <w:rPr>
          <w:rFonts w:eastAsiaTheme="minorEastAsia"/>
        </w:rPr>
        <w:t>using</w:t>
      </w:r>
      <w:r w:rsidRPr="009D0311">
        <w:rPr>
          <w:rFonts w:eastAsiaTheme="minorEastAsia"/>
        </w:rPr>
        <w:t xml:space="preserve"> timeseries of COVID-19 deaths in the UK </w:t>
      </w:r>
      <w:r w:rsidR="006C110A" w:rsidRPr="009D0311">
        <w:rPr>
          <w:rFonts w:eastAsiaTheme="minorEastAsia"/>
        </w:rPr>
        <w:t xml:space="preserve">from </w:t>
      </w:r>
      <w:r w:rsidRPr="009D0311">
        <w:rPr>
          <w:rFonts w:eastAsiaTheme="minorEastAsia"/>
        </w:rPr>
        <w:t>March 2020</w:t>
      </w:r>
      <w:r w:rsidR="006C110A" w:rsidRPr="009D0311">
        <w:rPr>
          <w:rFonts w:eastAsiaTheme="minorEastAsia"/>
        </w:rPr>
        <w:t xml:space="preserve"> to January 2021</w:t>
      </w:r>
      <w:r w:rsidRPr="009D0311">
        <w:rPr>
          <w:rFonts w:eastAsiaTheme="minorEastAsia"/>
        </w:rPr>
        <w:t xml:space="preserve">. We use incidence of deaths rather than cases because ascertainment of deaths is significantly better than that of cases, especially during the early months of the epidemic when testing capacity was highly constrained. However, due to a </w:t>
      </w:r>
      <w:r w:rsidR="008B0573" w:rsidRPr="009D0311">
        <w:rPr>
          <w:rFonts w:eastAsiaTheme="minorEastAsia"/>
        </w:rPr>
        <w:t xml:space="preserve">delay </w:t>
      </w:r>
      <w:r w:rsidRPr="009D0311">
        <w:rPr>
          <w:rFonts w:eastAsiaTheme="minorEastAsia"/>
        </w:rPr>
        <w:t>between infection and death, the resulting estimates of R will be lagged</w:t>
      </w:r>
      <w:r w:rsidR="0071156F" w:rsidRPr="009D0311">
        <w:rPr>
          <w:rFonts w:eastAsiaTheme="minorEastAsia"/>
        </w:rPr>
        <w:t xml:space="preserve"> and smoothed</w:t>
      </w:r>
      <w:r w:rsidR="002D4F8C" w:rsidRPr="009D0311">
        <w:rPr>
          <w:rFonts w:eastAsiaTheme="minorEastAsia"/>
        </w:rPr>
        <w:t xml:space="preserve"> –</w:t>
      </w:r>
      <w:r w:rsidR="006F3EEC" w:rsidRPr="009D0311">
        <w:rPr>
          <w:rFonts w:eastAsiaTheme="minorEastAsia"/>
        </w:rPr>
        <w:t xml:space="preserve"> </w:t>
      </w:r>
      <w:r w:rsidR="002D4F8C" w:rsidRPr="009D0311">
        <w:rPr>
          <w:rFonts w:eastAsiaTheme="minorEastAsia"/>
        </w:rPr>
        <w:t xml:space="preserve">the </w:t>
      </w:r>
      <w:r w:rsidR="00A352E6" w:rsidRPr="009D0311">
        <w:rPr>
          <w:rFonts w:eastAsiaTheme="minorEastAsia"/>
        </w:rPr>
        <w:t xml:space="preserve">average </w:t>
      </w:r>
      <w:r w:rsidR="002D4F8C" w:rsidRPr="009D0311">
        <w:rPr>
          <w:rFonts w:eastAsiaTheme="minorEastAsia"/>
        </w:rPr>
        <w:t xml:space="preserve">delay from infection to symptom onset </w:t>
      </w:r>
      <w:r w:rsidR="00A352E6" w:rsidRPr="009D0311">
        <w:rPr>
          <w:rFonts w:eastAsiaTheme="minorEastAsia"/>
        </w:rPr>
        <w:t xml:space="preserve">is estimated to be around 5.5 days in the UK </w:t>
      </w:r>
      <w:r w:rsidR="00A352E6" w:rsidRPr="009D0311">
        <w:rPr>
          <w:rFonts w:eastAsiaTheme="minorEastAsia"/>
        </w:rPr>
        <w:fldChar w:fldCharType="begin" w:fldLock="1"/>
      </w:r>
      <w:r w:rsidR="00AF1392" w:rsidRPr="009D0311">
        <w:rPr>
          <w:rFonts w:eastAsiaTheme="minorEastAsia"/>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2)","plainTextFormattedCitation":"(22)","previouslyFormattedCitation":"(22)"},"properties":{"noteIndex":0},"schema":"https://github.com/citation-style-language/schema/raw/master/csl-citation.json"}</w:instrText>
      </w:r>
      <w:r w:rsidR="00A352E6" w:rsidRPr="009D0311">
        <w:rPr>
          <w:rFonts w:eastAsiaTheme="minorEastAsia"/>
        </w:rPr>
        <w:fldChar w:fldCharType="separate"/>
      </w:r>
      <w:r w:rsidR="00AF1392" w:rsidRPr="009D0311">
        <w:rPr>
          <w:rFonts w:eastAsiaTheme="minorEastAsia"/>
          <w:noProof/>
        </w:rPr>
        <w:t>(22)</w:t>
      </w:r>
      <w:r w:rsidR="00A352E6" w:rsidRPr="009D0311">
        <w:rPr>
          <w:rFonts w:eastAsiaTheme="minorEastAsia"/>
        </w:rPr>
        <w:fldChar w:fldCharType="end"/>
      </w:r>
      <w:r w:rsidR="002D4F8C" w:rsidRPr="009D0311">
        <w:rPr>
          <w:rFonts w:eastAsiaTheme="minorEastAsia"/>
        </w:rPr>
        <w:t>, while estimates of the delay from symptom onset to death range from around 13</w:t>
      </w:r>
      <w:r w:rsidR="00A76927" w:rsidRPr="009D0311">
        <w:rPr>
          <w:rFonts w:eastAsiaTheme="minorEastAsia"/>
        </w:rPr>
        <w:t xml:space="preserve"> days</w:t>
      </w:r>
      <w:r w:rsidR="003830DA" w:rsidRPr="009D0311">
        <w:rPr>
          <w:rFonts w:eastAsiaTheme="minorEastAsia"/>
        </w:rPr>
        <w:t xml:space="preserve"> </w:t>
      </w:r>
      <w:r w:rsidR="003830DA" w:rsidRPr="009D0311">
        <w:rPr>
          <w:rFonts w:eastAsiaTheme="minorEastAsia"/>
        </w:rPr>
        <w:fldChar w:fldCharType="begin" w:fldLock="1"/>
      </w:r>
      <w:r w:rsidR="00AF1392" w:rsidRPr="009D0311">
        <w:rPr>
          <w:rFonts w:eastAsiaTheme="minorEastAsia"/>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3)","plainTextFormattedCitation":"(23)","previouslyFormattedCitation":"(23)"},"properties":{"noteIndex":0},"schema":"https://github.com/citation-style-language/schema/raw/master/csl-citation.json"}</w:instrText>
      </w:r>
      <w:r w:rsidR="003830DA" w:rsidRPr="009D0311">
        <w:rPr>
          <w:rFonts w:eastAsiaTheme="minorEastAsia"/>
        </w:rPr>
        <w:fldChar w:fldCharType="separate"/>
      </w:r>
      <w:r w:rsidR="00AF1392" w:rsidRPr="009D0311">
        <w:rPr>
          <w:rFonts w:eastAsiaTheme="minorEastAsia"/>
          <w:noProof/>
        </w:rPr>
        <w:t>(23)</w:t>
      </w:r>
      <w:r w:rsidR="003830DA" w:rsidRPr="009D0311">
        <w:rPr>
          <w:rFonts w:eastAsiaTheme="minorEastAsia"/>
        </w:rPr>
        <w:fldChar w:fldCharType="end"/>
      </w:r>
      <w:r w:rsidR="002D4F8C" w:rsidRPr="009D0311">
        <w:rPr>
          <w:rFonts w:eastAsiaTheme="minorEastAsia"/>
        </w:rPr>
        <w:t xml:space="preserve"> to 18 days</w:t>
      </w:r>
      <w:r w:rsidR="003830DA" w:rsidRPr="009D0311">
        <w:rPr>
          <w:rFonts w:eastAsiaTheme="minorEastAsia"/>
        </w:rPr>
        <w:t xml:space="preserve"> </w:t>
      </w:r>
      <w:r w:rsidR="003830DA" w:rsidRPr="009D0311">
        <w:rPr>
          <w:rFonts w:eastAsiaTheme="minorEastAsia"/>
        </w:rPr>
        <w:fldChar w:fldCharType="begin" w:fldLock="1"/>
      </w:r>
      <w:r w:rsidR="00AF1392" w:rsidRPr="009D0311">
        <w:rPr>
          <w:rFonts w:eastAsiaTheme="minorEastAsia"/>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4)","plainTextFormattedCitation":"(24)","previouslyFormattedCitation":"(24)"},"properties":{"noteIndex":0},"schema":"https://github.com/citation-style-language/schema/raw/master/csl-citation.json"}</w:instrText>
      </w:r>
      <w:r w:rsidR="003830DA" w:rsidRPr="009D0311">
        <w:rPr>
          <w:rFonts w:eastAsiaTheme="minorEastAsia"/>
        </w:rPr>
        <w:fldChar w:fldCharType="separate"/>
      </w:r>
      <w:r w:rsidR="00AF1392" w:rsidRPr="009D0311">
        <w:rPr>
          <w:rFonts w:eastAsiaTheme="minorEastAsia"/>
          <w:noProof/>
        </w:rPr>
        <w:t>(24)</w:t>
      </w:r>
      <w:r w:rsidR="003830DA" w:rsidRPr="009D0311">
        <w:rPr>
          <w:rFonts w:eastAsiaTheme="minorEastAsia"/>
        </w:rPr>
        <w:fldChar w:fldCharType="end"/>
      </w:r>
      <w:r w:rsidR="002D4F8C" w:rsidRPr="009D0311">
        <w:rPr>
          <w:rFonts w:eastAsiaTheme="minorEastAsia"/>
        </w:rPr>
        <w:t>.</w:t>
      </w:r>
      <w:r w:rsidR="000412A8" w:rsidRPr="009D0311">
        <w:rPr>
          <w:rFonts w:eastAsiaTheme="minorEastAsia"/>
        </w:rPr>
        <w:t xml:space="preserve"> Other papers have demonstrated inference of R accounting for lagged metrics, for example </w:t>
      </w:r>
      <w:r w:rsidR="000412A8" w:rsidRPr="009D0311">
        <w:rPr>
          <w:rFonts w:eastAsiaTheme="minorEastAsia"/>
        </w:rPr>
        <w:fldChar w:fldCharType="begin" w:fldLock="1"/>
      </w:r>
      <w:r w:rsidR="003A62AD" w:rsidRPr="009D0311">
        <w:rPr>
          <w:rFonts w:eastAsiaTheme="minorEastAsia"/>
        </w:rPr>
        <w:instrText>ADDIN CSL_CITATION {"citationItems":[{"id":"ITEM-1","itemData":{"DOI":"10.12688/wellcomeopenres.16006.2","ISSN":"2398-502X","abstract":" Background: Assessing temporal variations in transmission in different countries is essential for monitoring the epidemic, evaluating the effectiveness of public health interventions and estimating the impact of changes in policy.  Methods: We use case and death notification data to generate daily estimates of the time-varying reproduction number globally, regionally, nationally, and subnationally over a 12-week rolling window. Our modelling framework, based on open source tooling, accounts for uncertainty in reporting delays, so that the reproduction number is estimated based on underlying latent infections.  Results: Estimates of the reproduction number, trajectories of infections, and forecasts are displayed on a dedicated website as both maps and time series, and made available to download in tabular form.  Conclusions:  This decision-support tool can be used to assess changes in virus transmission both globally, regionally, nationally, and subnationally. This allows public health officials and policymakers to track the progress of the outbreak in near real-time using an epidemiologically valid measure. As well as providing regular updates on our website, we also provide an open source tool-set so that our approach can be used directly by researchers and policymakers on confidential data-sets. We hope that our tool will be used to support decisions in countries worldwide throughout the ongoing COVID-19 pandemic. ","author":[{"dropping-particle":"","family":"Abbott","given":"Sam","non-dropping-particle":"","parse-names":false,"suffix":""},{"dropping-particle":"","family":"Hellewell","given":"Joel","non-dropping-particle":"","parse-names":false,"suffix":""},{"dropping-particle":"","family":"Thompson","given":"Robin N.","non-dropping-particle":"","parse-names":false,"suffix":""},{"dropping-particle":"","family":"Sherratt","given":"Katharine","non-dropping-particle":"","parse-names":false,"suffix":""},{"dropping-particle":"","family":"Gibbs","given":"Hamish P.","non-dropping-particle":"","parse-names":false,"suffix":""},{"dropping-particle":"","family":"Bosse","given":"Nikos I.","non-dropping-particle":"","parse-names":false,"suffix":""},{"dropping-particle":"","family":"Munday","given":"James D.","non-dropping-particle":"","parse-names":false,"suffix":""},{"dropping-particle":"","family":"Meakin","given":"Sophie","non-dropping-particle":"","parse-names":false,"suffix":""},{"dropping-particle":"","family":"Doughty","given":"Emma L.","non-dropping-particle":"","parse-names":false,"suffix":""},{"dropping-particle":"","family":"Chun","given":"June Young","non-dropping-particle":"","parse-names":false,"suffix":""},{"dropping-particle":"","family":"Chan","given":"Yung-Wai Desmond","non-dropping-particle":"","parse-names":false,"suffix":""},{"dropping-particle":"","family":"Finger","given":"Flavio","non-dropping-particle":"","parse-names":false,"suffix":""},{"dropping-particle":"","family":"Campbell","given":"Paul","non-dropping-particle":"","parse-names":false,"suffix":""},{"dropping-particle":"","family":"Endo","given":"Akira","non-dropping-particle":"","parse-names":false,"suffix":""},{"dropping-particle":"","family":"Pearson","given":"Carl A. B.","non-dropping-particle":"","parse-names":false,"suffix":""},{"dropping-particle":"","family":"Gimma","given":"Amy","non-dropping-particle":"","parse-names":false,"suffix":""},{"dropping-particle":"","family":"Russell","given":"Tim","non-dropping-particle":"","parse-names":false,"suffix":""},{"dropping-particle":"","family":"Flasche","given":"Stefan","non-dropping-particle":"","parse-names":false,"suffix":""},{"dropping-particle":"","family":"Kucharski","given":"Adam J.","non-dropping-particle":"","parse-names":false,"suffix":""},{"dropping-particle":"","family":"Eggo","given":"Rosalind M.","non-dropping-particle":"","parse-names":false,"suffix":""},{"dropping-particle":"","family":"Funk","given":"Sebastian","non-dropping-particle":"","parse-names":false,"suffix":""}],"container-title":"Wellcome Open Research","id":"ITEM-1","issued":{"date-parts":[["2020","12","8"]]},"page":"112","publisher":"F1000 Research Ltd","title":"Estimating the time-varying reproduction number of SARS-CoV-2 using national and subnational case counts","type":"article-journal","volume":"5"},"uris":["http://www.mendeley.com/documents/?uuid=86315305-a3a6-3702-819e-27088316296f"]}],"mendeley":{"formattedCitation":"(25)","plainTextFormattedCitation":"(25)","previouslyFormattedCitation":"(25)"},"properties":{"noteIndex":0},"schema":"https://github.com/citation-style-language/schema/raw/master/csl-citation.json"}</w:instrText>
      </w:r>
      <w:r w:rsidR="000412A8" w:rsidRPr="009D0311">
        <w:rPr>
          <w:rFonts w:eastAsiaTheme="minorEastAsia"/>
        </w:rPr>
        <w:fldChar w:fldCharType="separate"/>
      </w:r>
      <w:r w:rsidR="000412A8" w:rsidRPr="009D0311">
        <w:rPr>
          <w:rFonts w:eastAsiaTheme="minorEastAsia"/>
          <w:noProof/>
        </w:rPr>
        <w:t>(25)</w:t>
      </w:r>
      <w:r w:rsidR="000412A8" w:rsidRPr="009D0311">
        <w:rPr>
          <w:rFonts w:eastAsiaTheme="minorEastAsia"/>
        </w:rPr>
        <w:fldChar w:fldCharType="end"/>
      </w:r>
      <w:r w:rsidR="000412A8" w:rsidRPr="009D0311">
        <w:rPr>
          <w:rFonts w:eastAsiaTheme="minorEastAsia"/>
        </w:rPr>
        <w:t xml:space="preserve">. </w:t>
      </w:r>
      <w:r w:rsidRPr="009D0311">
        <w:rPr>
          <w:rFonts w:eastAsiaTheme="minorEastAsia"/>
        </w:rPr>
        <w:t xml:space="preserve">Daily UK COVID-19 deaths were taken from the Government’s coronavirus data repository, at </w:t>
      </w:r>
      <w:r w:rsidRPr="009D0311">
        <w:rPr>
          <w:rFonts w:eastAsiaTheme="minorEastAsia"/>
        </w:rPr>
        <w:fldChar w:fldCharType="begin" w:fldLock="1"/>
      </w:r>
      <w:r w:rsidR="003A62AD" w:rsidRPr="009D0311">
        <w:rPr>
          <w:rFonts w:eastAsiaTheme="minorEastAsia"/>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6)","plainTextFormattedCitation":"(26)","previouslyFormattedCitation":"(26)"},"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26)</w:t>
      </w:r>
      <w:r w:rsidRPr="009D0311">
        <w:rPr>
          <w:rFonts w:eastAsiaTheme="minorEastAsia"/>
        </w:rPr>
        <w:fldChar w:fldCharType="end"/>
      </w:r>
      <w:r w:rsidRPr="009D0311">
        <w:rPr>
          <w:rFonts w:eastAsiaTheme="minorEastAsia"/>
        </w:rPr>
        <w:t xml:space="preserve">. We assumed a generation time distribution in the absence of isolation gamma distributed with mean </w:t>
      </w:r>
      <w:r w:rsidR="006D339A" w:rsidRPr="009D0311">
        <w:rPr>
          <w:rFonts w:eastAsiaTheme="minorEastAsia"/>
        </w:rPr>
        <w:t xml:space="preserve">5.71 days </w:t>
      </w:r>
      <w:r w:rsidRPr="009D0311">
        <w:rPr>
          <w:rFonts w:eastAsiaTheme="minorEastAsia"/>
        </w:rPr>
        <w:t xml:space="preserve">and standard deviation </w:t>
      </w:r>
      <w:r w:rsidR="006D339A" w:rsidRPr="009D0311">
        <w:rPr>
          <w:rFonts w:eastAsiaTheme="minorEastAsia"/>
        </w:rPr>
        <w:t xml:space="preserve">3.09 days </w:t>
      </w:r>
      <w:r w:rsidRPr="009D0311">
        <w:rPr>
          <w:rFonts w:eastAsiaTheme="minorEastAsia"/>
        </w:rPr>
        <w:t xml:space="preserve">as in </w:t>
      </w:r>
      <w:r w:rsidRPr="009D0311">
        <w:rPr>
          <w:rFonts w:eastAsiaTheme="minorEastAsia"/>
        </w:rPr>
        <w:fldChar w:fldCharType="begin" w:fldLock="1"/>
      </w:r>
      <w:r w:rsidR="003A62AD" w:rsidRPr="009D0311">
        <w:rPr>
          <w:rFonts w:eastAsiaTheme="minorEastAsia"/>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27)","plainTextFormattedCitation":"(27)","previouslyFormattedCitation":"(27)"},"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27)</w:t>
      </w:r>
      <w:r w:rsidRPr="009D0311">
        <w:rPr>
          <w:rFonts w:eastAsiaTheme="minorEastAsia"/>
        </w:rPr>
        <w:fldChar w:fldCharType="end"/>
      </w:r>
      <w:r w:rsidRPr="009D0311">
        <w:rPr>
          <w:rFonts w:eastAsiaTheme="minorEastAsia"/>
        </w:rPr>
        <w:t xml:space="preserve">. </w:t>
      </w:r>
      <w:r w:rsidR="001C1FF3" w:rsidRPr="009D0311">
        <w:rPr>
          <w:rFonts w:eastAsiaTheme="minorEastAsia"/>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169C2E6B" w14:textId="45FC2E41" w:rsidR="003D5F50" w:rsidRPr="009D0311" w:rsidRDefault="003D5F50" w:rsidP="007B5B78">
      <w:pPr>
        <w:rPr>
          <w:b/>
          <w:bCs/>
        </w:rPr>
      </w:pPr>
      <w:r w:rsidRPr="009D0311">
        <w:rPr>
          <w:b/>
          <w:bCs/>
        </w:rPr>
        <w:t>Results</w:t>
      </w:r>
    </w:p>
    <w:p w14:paraId="75B39DE3" w14:textId="0A9B98C8" w:rsidR="00EA4E1A" w:rsidRPr="009D0311" w:rsidRDefault="00EA4E1A" w:rsidP="00EA4E1A">
      <w:pPr>
        <w:jc w:val="both"/>
        <w:rPr>
          <w:rFonts w:eastAsiaTheme="minorEastAsia"/>
          <w:i/>
          <w:iCs/>
        </w:rPr>
      </w:pPr>
      <w:bookmarkStart w:id="19" w:name="_Hlk61524693"/>
      <w:r w:rsidRPr="009D0311">
        <w:rPr>
          <w:rFonts w:eastAsiaTheme="minorEastAsia"/>
          <w:i/>
          <w:iCs/>
        </w:rPr>
        <w:t>Symptomatic isolation and non-isolation</w:t>
      </w:r>
    </w:p>
    <w:p w14:paraId="5D1DD14F" w14:textId="033B60BA" w:rsidR="00B33717" w:rsidRPr="0076647A" w:rsidRDefault="00906CA4" w:rsidP="00A91EA1">
      <w:pPr>
        <w:rPr>
          <w:i/>
          <w:iCs/>
          <w:color w:val="44546A" w:themeColor="text2"/>
          <w:sz w:val="18"/>
          <w:szCs w:val="18"/>
        </w:rPr>
      </w:pPr>
      <w:r w:rsidRPr="009D0311">
        <w:rPr>
          <w:rFonts w:eastAsiaTheme="minorEastAsia"/>
        </w:rPr>
        <w:t>Isolation of symptomatic cases on onset will necessarily reduce the generation time distribution for those who isolate (</w:t>
      </w:r>
      <w:r w:rsidR="006F3EEC" w:rsidRPr="009D0311">
        <w:rPr>
          <w:rFonts w:eastAsiaTheme="minorEastAsia"/>
        </w:rPr>
        <w:t>f</w:t>
      </w:r>
      <w:r w:rsidR="00CD165F" w:rsidRPr="009D0311">
        <w:rPr>
          <w:rFonts w:eastAsiaTheme="minorEastAsia"/>
        </w:rPr>
        <w:t xml:space="preserve">or example, </w:t>
      </w:r>
      <w:r w:rsidRPr="009D0311">
        <w:rPr>
          <w:rFonts w:eastAsiaTheme="minorEastAsia"/>
        </w:rPr>
        <w:fldChar w:fldCharType="begin"/>
      </w:r>
      <w:r w:rsidRPr="009D0311">
        <w:rPr>
          <w:rFonts w:eastAsiaTheme="minorEastAsia"/>
        </w:rPr>
        <w:instrText xml:space="preserve"> REF _Ref62033673 \h </w:instrText>
      </w:r>
      <w:r w:rsidRPr="009D0311">
        <w:rPr>
          <w:rFonts w:eastAsiaTheme="minorEastAsia"/>
        </w:rPr>
      </w:r>
      <w:r w:rsidRPr="009D0311">
        <w:rPr>
          <w:rFonts w:eastAsiaTheme="minorEastAsia"/>
        </w:rPr>
        <w:fldChar w:fldCharType="separate"/>
      </w:r>
      <w:r w:rsidR="0076647A" w:rsidRPr="009D0311">
        <w:t xml:space="preserve">Figure </w:t>
      </w:r>
      <w:r w:rsidR="0076647A">
        <w:rPr>
          <w:noProof/>
        </w:rPr>
        <w:t>1</w:t>
      </w:r>
      <w:r w:rsidRPr="009D0311">
        <w:rPr>
          <w:rFonts w:eastAsiaTheme="minorEastAsia"/>
        </w:rPr>
        <w:fldChar w:fldCharType="end"/>
      </w:r>
      <w:r w:rsidRPr="009D0311">
        <w:rPr>
          <w:rFonts w:eastAsiaTheme="minorEastAsia"/>
        </w:rPr>
        <w:t>A-C</w:t>
      </w:r>
      <w:r w:rsidR="00202F8F" w:rsidRPr="009D0311">
        <w:rPr>
          <w:rFonts w:eastAsiaTheme="minorEastAsia"/>
        </w:rPr>
        <w:t xml:space="preserve"> – </w:t>
      </w:r>
      <w:r w:rsidRPr="009D0311">
        <w:rPr>
          <w:rFonts w:eastAsiaTheme="minorEastAsia"/>
        </w:rPr>
        <w:t>corresponding to isolation 25%, 50% and 75% into the generation time distribution</w:t>
      </w:r>
      <w:r w:rsidR="00202F8F" w:rsidRPr="009D0311">
        <w:rPr>
          <w:rFonts w:eastAsiaTheme="minorEastAsia"/>
        </w:rPr>
        <w:t xml:space="preserve">, </w:t>
      </w:r>
      <w:r w:rsidR="00CD165F" w:rsidRPr="009D0311">
        <w:rPr>
          <w:rFonts w:eastAsiaTheme="minorEastAsia"/>
        </w:rPr>
        <w:t xml:space="preserve">compared to </w:t>
      </w:r>
      <w:r w:rsidRPr="009D0311">
        <w:rPr>
          <w:rFonts w:eastAsiaTheme="minorEastAsia"/>
        </w:rPr>
        <w:fldChar w:fldCharType="begin"/>
      </w:r>
      <w:r w:rsidRPr="009D0311">
        <w:rPr>
          <w:rFonts w:eastAsiaTheme="minorEastAsia"/>
        </w:rPr>
        <w:instrText xml:space="preserve"> REF _Ref62033673 \h </w:instrText>
      </w:r>
      <w:r w:rsidRPr="009D0311">
        <w:rPr>
          <w:rFonts w:eastAsiaTheme="minorEastAsia"/>
        </w:rPr>
      </w:r>
      <w:r w:rsidRPr="009D0311">
        <w:rPr>
          <w:rFonts w:eastAsiaTheme="minorEastAsia"/>
        </w:rPr>
        <w:fldChar w:fldCharType="separate"/>
      </w:r>
      <w:r w:rsidR="0076647A" w:rsidRPr="009D0311">
        <w:t xml:space="preserve">Figure </w:t>
      </w:r>
      <w:r w:rsidR="0076647A">
        <w:rPr>
          <w:noProof/>
        </w:rPr>
        <w:t>1</w:t>
      </w:r>
      <w:r w:rsidRPr="009D0311">
        <w:rPr>
          <w:rFonts w:eastAsiaTheme="minorEastAsia"/>
        </w:rPr>
        <w:fldChar w:fldCharType="end"/>
      </w:r>
      <w:r w:rsidRPr="009D0311">
        <w:rPr>
          <w:rFonts w:eastAsiaTheme="minorEastAsia"/>
        </w:rPr>
        <w:t xml:space="preserve">D </w:t>
      </w:r>
      <w:r w:rsidR="00202F8F" w:rsidRPr="009D0311">
        <w:rPr>
          <w:rFonts w:eastAsiaTheme="minorEastAsia"/>
        </w:rPr>
        <w:t xml:space="preserve">– </w:t>
      </w:r>
      <w:r w:rsidR="00CD165F" w:rsidRPr="009D0311">
        <w:rPr>
          <w:rFonts w:eastAsiaTheme="minorEastAsia"/>
        </w:rPr>
        <w:t xml:space="preserve">corresponding to </w:t>
      </w:r>
      <w:r w:rsidRPr="009D0311">
        <w:rPr>
          <w:rFonts w:eastAsiaTheme="minorEastAsia"/>
        </w:rPr>
        <w:t xml:space="preserve">no isolation). </w:t>
      </w:r>
      <w:r w:rsidR="000E6334">
        <w:rPr>
          <w:rFonts w:eastAsiaTheme="minorEastAsia"/>
        </w:rPr>
        <w:t>I</w:t>
      </w:r>
      <w:r w:rsidRPr="009D0311">
        <w:rPr>
          <w:rFonts w:eastAsiaTheme="minorEastAsia"/>
        </w:rPr>
        <w:t>n a growing epidemic, isolation will mean the true R is lower than that derived assuming generation time distribution representative only of non-isolating cases, and vice-verse for shrinking epidemics (</w:t>
      </w:r>
      <w:r w:rsidRPr="009D0311">
        <w:rPr>
          <w:rFonts w:eastAsiaTheme="minorEastAsia"/>
        </w:rPr>
        <w:fldChar w:fldCharType="begin"/>
      </w:r>
      <w:r w:rsidRPr="009D0311">
        <w:rPr>
          <w:rFonts w:eastAsiaTheme="minorEastAsia"/>
        </w:rPr>
        <w:instrText xml:space="preserve"> REF _Ref62033673 \h </w:instrText>
      </w:r>
      <w:r w:rsidRPr="009D0311">
        <w:rPr>
          <w:rFonts w:eastAsiaTheme="minorEastAsia"/>
        </w:rPr>
      </w:r>
      <w:r w:rsidRPr="009D0311">
        <w:rPr>
          <w:rFonts w:eastAsiaTheme="minorEastAsia"/>
        </w:rPr>
        <w:fldChar w:fldCharType="separate"/>
      </w:r>
      <w:r w:rsidR="0076647A" w:rsidRPr="009D0311">
        <w:t xml:space="preserve">Figure </w:t>
      </w:r>
      <w:r w:rsidR="0076647A">
        <w:rPr>
          <w:noProof/>
        </w:rPr>
        <w:t>1</w:t>
      </w:r>
      <w:r w:rsidRPr="009D0311">
        <w:rPr>
          <w:rFonts w:eastAsiaTheme="minorEastAsia"/>
        </w:rPr>
        <w:fldChar w:fldCharType="end"/>
      </w:r>
      <w:r w:rsidRPr="009D0311">
        <w:rPr>
          <w:rFonts w:eastAsiaTheme="minorEastAsia"/>
        </w:rPr>
        <w:t xml:space="preserve">E). </w:t>
      </w:r>
      <w:r w:rsidR="002241E5" w:rsidRPr="009D0311">
        <w:rPr>
          <w:rFonts w:eastAsiaTheme="minorEastAsia"/>
        </w:rPr>
        <w:t>This error is higher with higher growth/reduction rates, as well as with higher isolating populations (</w:t>
      </w:r>
      <w:r w:rsidR="002241E5" w:rsidRPr="009D0311">
        <w:rPr>
          <w:rFonts w:eastAsiaTheme="minorEastAsia"/>
        </w:rPr>
        <w:fldChar w:fldCharType="begin"/>
      </w:r>
      <w:r w:rsidR="002241E5" w:rsidRPr="009D0311">
        <w:rPr>
          <w:rFonts w:eastAsiaTheme="minorEastAsia"/>
        </w:rPr>
        <w:instrText xml:space="preserve"> REF _Ref62033673 \h </w:instrText>
      </w:r>
      <w:r w:rsidR="002241E5" w:rsidRPr="009D0311">
        <w:rPr>
          <w:rFonts w:eastAsiaTheme="minorEastAsia"/>
        </w:rPr>
      </w:r>
      <w:r w:rsidR="002241E5" w:rsidRPr="009D0311">
        <w:rPr>
          <w:rFonts w:eastAsiaTheme="minorEastAsia"/>
        </w:rPr>
        <w:fldChar w:fldCharType="separate"/>
      </w:r>
      <w:r w:rsidR="0076647A" w:rsidRPr="009D0311">
        <w:t xml:space="preserve">Figure </w:t>
      </w:r>
      <w:r w:rsidR="0076647A">
        <w:rPr>
          <w:noProof/>
        </w:rPr>
        <w:t>1</w:t>
      </w:r>
      <w:r w:rsidR="002241E5" w:rsidRPr="009D0311">
        <w:rPr>
          <w:rFonts w:eastAsiaTheme="minorEastAsia"/>
        </w:rPr>
        <w:fldChar w:fldCharType="end"/>
      </w:r>
      <w:r w:rsidR="002241E5" w:rsidRPr="009D0311">
        <w:rPr>
          <w:rFonts w:eastAsiaTheme="minorEastAsia"/>
        </w:rPr>
        <w:t xml:space="preserve">E). </w:t>
      </w:r>
      <w:r w:rsidRPr="009D0311">
        <w:rPr>
          <w:rFonts w:eastAsiaTheme="minorEastAsia"/>
        </w:rPr>
        <w:t xml:space="preserve">The error </w:t>
      </w:r>
      <w:r w:rsidR="002241E5" w:rsidRPr="009D0311">
        <w:rPr>
          <w:rFonts w:eastAsiaTheme="minorEastAsia"/>
        </w:rPr>
        <w:t>is zero at the extremes</w:t>
      </w:r>
      <w:r w:rsidR="00CD165F" w:rsidRPr="009D0311">
        <w:rPr>
          <w:rFonts w:eastAsiaTheme="minorEastAsia"/>
        </w:rPr>
        <w:t xml:space="preserve">: if isolation occurs immediately upon infection; or if isolation occurs </w:t>
      </w:r>
      <w:r w:rsidR="002241E5" w:rsidRPr="009D0311">
        <w:rPr>
          <w:rFonts w:eastAsiaTheme="minorEastAsia"/>
        </w:rPr>
        <w:t>following all infection</w:t>
      </w:r>
      <w:r w:rsidR="00CD165F" w:rsidRPr="009D0311">
        <w:rPr>
          <w:rFonts w:eastAsiaTheme="minorEastAsia"/>
        </w:rPr>
        <w:t xml:space="preserve"> (</w:t>
      </w:r>
      <w:r w:rsidR="00CD165F" w:rsidRPr="009D0311">
        <w:rPr>
          <w:rFonts w:eastAsiaTheme="minorEastAsia"/>
        </w:rPr>
        <w:fldChar w:fldCharType="begin"/>
      </w:r>
      <w:r w:rsidR="00CD165F" w:rsidRPr="009D0311">
        <w:rPr>
          <w:rFonts w:eastAsiaTheme="minorEastAsia"/>
        </w:rPr>
        <w:instrText xml:space="preserve"> REF _Ref62033673 \h </w:instrText>
      </w:r>
      <w:r w:rsidR="00CD165F" w:rsidRPr="009D0311">
        <w:rPr>
          <w:rFonts w:eastAsiaTheme="minorEastAsia"/>
        </w:rPr>
      </w:r>
      <w:r w:rsidR="00CD165F" w:rsidRPr="009D0311">
        <w:rPr>
          <w:rFonts w:eastAsiaTheme="minorEastAsia"/>
        </w:rPr>
        <w:fldChar w:fldCharType="separate"/>
      </w:r>
      <w:r w:rsidR="0076647A" w:rsidRPr="009D0311">
        <w:t xml:space="preserve">Figure </w:t>
      </w:r>
      <w:r w:rsidR="0076647A">
        <w:rPr>
          <w:noProof/>
        </w:rPr>
        <w:t>1</w:t>
      </w:r>
      <w:r w:rsidR="00CD165F" w:rsidRPr="009D0311">
        <w:rPr>
          <w:rFonts w:eastAsiaTheme="minorEastAsia"/>
        </w:rPr>
        <w:fldChar w:fldCharType="end"/>
      </w:r>
      <w:r w:rsidR="00CD165F" w:rsidRPr="009D0311">
        <w:rPr>
          <w:rFonts w:eastAsiaTheme="minorEastAsia"/>
        </w:rPr>
        <w:t xml:space="preserve">E). This is because if isolation occurs immediately, isolators do not contribute to the infectious pool, so the weighting of the non-isolating group in </w:t>
      </w:r>
      <w:r w:rsidR="00CD165F" w:rsidRPr="009D0311">
        <w:rPr>
          <w:rFonts w:eastAsiaTheme="minorEastAsia"/>
        </w:rPr>
        <w:fldChar w:fldCharType="begin"/>
      </w:r>
      <w:r w:rsidR="00CD165F" w:rsidRPr="009D0311">
        <w:rPr>
          <w:rFonts w:eastAsiaTheme="minorEastAsia"/>
        </w:rPr>
        <w:instrText xml:space="preserve"> REF _Ref66097921 \h </w:instrText>
      </w:r>
      <w:r w:rsidR="00CD165F" w:rsidRPr="009D0311">
        <w:rPr>
          <w:rFonts w:eastAsiaTheme="minorEastAsia"/>
        </w:rPr>
      </w:r>
      <w:r w:rsidR="00CD165F" w:rsidRPr="009D0311">
        <w:rPr>
          <w:rFonts w:eastAsiaTheme="minorEastAsia"/>
        </w:rPr>
        <w:fldChar w:fldCharType="separate"/>
      </w:r>
      <w:r w:rsidR="0076647A" w:rsidRPr="009D0311">
        <w:t xml:space="preserve">Equation </w:t>
      </w:r>
      <w:r w:rsidR="0076647A">
        <w:rPr>
          <w:noProof/>
        </w:rPr>
        <w:t>11</w:t>
      </w:r>
      <w:r w:rsidR="00CD165F" w:rsidRPr="009D0311">
        <w:rPr>
          <w:rFonts w:eastAsiaTheme="minorEastAsia"/>
        </w:rPr>
        <w:fldChar w:fldCharType="end"/>
      </w:r>
      <w:r w:rsidR="00CD165F" w:rsidRPr="009D0311">
        <w:rPr>
          <w:rFonts w:eastAsiaTheme="minorEastAsia"/>
        </w:rPr>
        <w:t xml:space="preserve"> is zero. Likewise, if isolation occurs following the infectivity period, it is equivalent to no isolation </w:t>
      </w:r>
      <w:r w:rsidR="002241E5" w:rsidRPr="009D0311">
        <w:rPr>
          <w:rFonts w:eastAsiaTheme="minorEastAsia"/>
        </w:rPr>
        <w:t>occurring</w:t>
      </w:r>
      <w:r w:rsidR="00CD165F" w:rsidRPr="009D0311">
        <w:rPr>
          <w:rFonts w:eastAsiaTheme="minorEastAsia"/>
        </w:rPr>
        <w:t xml:space="preserve">. </w:t>
      </w:r>
    </w:p>
    <w:p w14:paraId="6DBAA4FB" w14:textId="6451D33C" w:rsidR="002241E5" w:rsidRPr="006F7088" w:rsidRDefault="002241E5" w:rsidP="006F7088">
      <w:pPr>
        <w:rPr>
          <w:i/>
          <w:iCs/>
          <w:color w:val="44546A" w:themeColor="text2"/>
          <w:sz w:val="18"/>
          <w:szCs w:val="18"/>
        </w:rPr>
      </w:pPr>
      <w:r w:rsidRPr="009D0311">
        <w:rPr>
          <w:rFonts w:eastAsiaTheme="minorEastAsia"/>
        </w:rPr>
        <w:t>Overall, the true R with the reference generation time distribution explored is a maximum of 1.4x higher than that inferred using a single-type approach when the epidemic growth rate is -0.3 day</w:t>
      </w:r>
      <w:r w:rsidRPr="009D0311">
        <w:rPr>
          <w:rFonts w:eastAsiaTheme="minorEastAsia"/>
          <w:vertAlign w:val="superscript"/>
        </w:rPr>
        <w:t>-1</w:t>
      </w:r>
      <w:r w:rsidRPr="009D0311">
        <w:rPr>
          <w:rFonts w:eastAsiaTheme="minorEastAsia"/>
        </w:rPr>
        <w:t>, and isolation occurs among 80% of the population 39% of the way into the infectious period. The true R is 0.75x lower than that inferred using a single</w:t>
      </w:r>
      <w:r w:rsidR="0071156F" w:rsidRPr="009D0311">
        <w:rPr>
          <w:rFonts w:eastAsiaTheme="minorEastAsia"/>
        </w:rPr>
        <w:t>-</w:t>
      </w:r>
      <w:r w:rsidRPr="009D0311">
        <w:rPr>
          <w:rFonts w:eastAsiaTheme="minorEastAsia"/>
        </w:rPr>
        <w:t>type approach when the epidemic growth rate is 0.3 day</w:t>
      </w:r>
      <w:r w:rsidRPr="009D0311">
        <w:rPr>
          <w:rFonts w:eastAsiaTheme="minorEastAsia"/>
          <w:vertAlign w:val="superscript"/>
        </w:rPr>
        <w:t>-1</w:t>
      </w:r>
      <w:r w:rsidRPr="009D0311">
        <w:rPr>
          <w:rFonts w:eastAsiaTheme="minorEastAsia"/>
        </w:rPr>
        <w:t>, and isolation occurs among 80% of the population 23% of the way into the infectious period</w:t>
      </w:r>
      <w:r w:rsidR="00BE6FA8" w:rsidRPr="009D0311">
        <w:rPr>
          <w:rFonts w:eastAsiaTheme="minorEastAsia"/>
        </w:rPr>
        <w:t xml:space="preserve"> (</w:t>
      </w:r>
      <w:r w:rsidR="00BE6FA8" w:rsidRPr="009D0311">
        <w:rPr>
          <w:rFonts w:eastAsiaTheme="minorEastAsia"/>
        </w:rPr>
        <w:fldChar w:fldCharType="begin"/>
      </w:r>
      <w:r w:rsidR="00BE6FA8" w:rsidRPr="009D0311">
        <w:rPr>
          <w:rFonts w:eastAsiaTheme="minorEastAsia"/>
        </w:rPr>
        <w:instrText xml:space="preserve"> REF _Ref62033673 \h </w:instrText>
      </w:r>
      <w:r w:rsidR="00BE6FA8" w:rsidRPr="009D0311">
        <w:rPr>
          <w:rFonts w:eastAsiaTheme="minorEastAsia"/>
        </w:rPr>
      </w:r>
      <w:r w:rsidR="00BE6FA8" w:rsidRPr="009D0311">
        <w:rPr>
          <w:rFonts w:eastAsiaTheme="minorEastAsia"/>
        </w:rPr>
        <w:fldChar w:fldCharType="separate"/>
      </w:r>
      <w:r w:rsidR="0076647A" w:rsidRPr="009D0311">
        <w:t xml:space="preserve">Figure </w:t>
      </w:r>
      <w:r w:rsidR="0076647A">
        <w:rPr>
          <w:noProof/>
        </w:rPr>
        <w:t>1</w:t>
      </w:r>
      <w:r w:rsidR="00BE6FA8" w:rsidRPr="009D0311">
        <w:rPr>
          <w:rFonts w:eastAsiaTheme="minorEastAsia"/>
        </w:rPr>
        <w:fldChar w:fldCharType="end"/>
      </w:r>
      <w:r w:rsidR="00BE6FA8" w:rsidRPr="009D0311">
        <w:rPr>
          <w:rFonts w:eastAsiaTheme="minorEastAsia"/>
        </w:rPr>
        <w:t>E)</w:t>
      </w:r>
      <w:r w:rsidRPr="009D0311">
        <w:rPr>
          <w:rFonts w:eastAsiaTheme="minorEastAsia"/>
        </w:rPr>
        <w:t xml:space="preserve">. </w:t>
      </w:r>
    </w:p>
    <w:p w14:paraId="7B2268B0" w14:textId="02384B11" w:rsidR="004D2D91" w:rsidRPr="0076647A" w:rsidRDefault="002241E5">
      <w:pPr>
        <w:rPr>
          <w:rFonts w:eastAsiaTheme="minorEastAsia"/>
        </w:rPr>
      </w:pPr>
      <w:r w:rsidRPr="009D0311">
        <w:rPr>
          <w:rFonts w:eastAsiaTheme="minorEastAsia"/>
        </w:rPr>
        <w:t>One can understand why the error remains relatively small across the range by considering the one-dimension</w:t>
      </w:r>
      <w:r w:rsidR="0071156F" w:rsidRPr="009D0311">
        <w:rPr>
          <w:rFonts w:eastAsiaTheme="minorEastAsia"/>
        </w:rPr>
        <w:t>al</w:t>
      </w:r>
      <w:r w:rsidRPr="009D0311">
        <w:rPr>
          <w:rFonts w:eastAsiaTheme="minorEastAsia"/>
        </w:rPr>
        <w:t xml:space="preserve"> approach presented in</w:t>
      </w:r>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Pr="009D0311">
        <w:rPr>
          <w:rFonts w:eastAsiaTheme="minorEastAsia"/>
        </w:rPr>
        <w:fldChar w:fldCharType="separate"/>
      </w:r>
      <w:r w:rsidR="0076647A">
        <w:rPr>
          <w:rFonts w:eastAsiaTheme="minorEastAsia"/>
        </w:rPr>
        <w:t xml:space="preserve"> </w:t>
      </w:r>
      <w:r w:rsidR="0076647A" w:rsidRPr="009D0311">
        <w:t xml:space="preserve">Equation </w:t>
      </w:r>
      <w:r w:rsidR="0076647A">
        <w:rPr>
          <w:noProof/>
        </w:rPr>
        <w:t>11</w:t>
      </w:r>
      <w:r w:rsidRPr="009D0311">
        <w:rPr>
          <w:rFonts w:eastAsiaTheme="minorEastAsia"/>
        </w:rPr>
        <w:fldChar w:fldCharType="end"/>
      </w:r>
      <w:r w:rsidRPr="009D0311">
        <w:rPr>
          <w:rFonts w:eastAsiaTheme="minorEastAsia"/>
        </w:rPr>
        <w:t xml:space="preserve">. </w:t>
      </w:r>
      <w:bookmarkStart w:id="20" w:name="_Hlk61524615"/>
      <w:r w:rsidR="00EA4E1A" w:rsidRPr="009D0311">
        <w:rPr>
          <w:rFonts w:eastAsiaTheme="minorEastAsia"/>
        </w:rPr>
        <w:t xml:space="preserve">When constructing the weighted generation time distribution, early isolation will lead to a low weighting of the isolating group in the overall generation time distribution; on the other hand, later isolation will result in little difference in the generation time distributions. This inherently constrains the impact isolation has on the derived R. </w:t>
      </w:r>
      <w:bookmarkStart w:id="21" w:name="_Ref62033673"/>
      <w:bookmarkEnd w:id="20"/>
    </w:p>
    <w:p w14:paraId="18CA6C2E" w14:textId="737A5076" w:rsidR="0001687B" w:rsidRPr="009D0311" w:rsidRDefault="00EA4E1A" w:rsidP="00EA4E1A">
      <w:pPr>
        <w:pStyle w:val="Caption"/>
        <w:keepNext/>
        <w:jc w:val="both"/>
      </w:pPr>
      <w:r w:rsidRPr="009D0311">
        <w:lastRenderedPageBreak/>
        <w:t xml:space="preserve">Figure </w:t>
      </w:r>
      <w:r w:rsidRPr="009D0311">
        <w:fldChar w:fldCharType="begin"/>
      </w:r>
      <w:r w:rsidRPr="009D0311">
        <w:instrText>SEQ Figure \* ARABIC</w:instrText>
      </w:r>
      <w:r w:rsidRPr="009D0311">
        <w:fldChar w:fldCharType="separate"/>
      </w:r>
      <w:r w:rsidR="0076647A">
        <w:rPr>
          <w:noProof/>
        </w:rPr>
        <w:t>1</w:t>
      </w:r>
      <w:r w:rsidRPr="009D0311">
        <w:fldChar w:fldCharType="end"/>
      </w:r>
      <w:bookmarkEnd w:id="21"/>
      <w:r w:rsidRPr="009D0311">
        <w:t xml:space="preserve">: </w:t>
      </w:r>
      <w:r w:rsidR="004A0492" w:rsidRPr="009D0311">
        <w:t>(</w:t>
      </w:r>
      <w:r w:rsidR="0001687B" w:rsidRPr="009D0311">
        <w:t>A-C</w:t>
      </w:r>
      <w:r w:rsidR="004A0492" w:rsidRPr="009D0311">
        <w:t>)</w:t>
      </w:r>
      <w:r w:rsidR="0001687B" w:rsidRPr="009D0311">
        <w:t xml:space="preserve"> Infectivity curves for individuals isolating 25%, 50%, 75% through their </w:t>
      </w:r>
      <w:proofErr w:type="gramStart"/>
      <w:r w:rsidR="0001687B" w:rsidRPr="009D0311">
        <w:t>infection</w:t>
      </w:r>
      <w:proofErr w:type="gramEnd"/>
      <w:r w:rsidR="004A0492" w:rsidRPr="009D0311">
        <w:t xml:space="preserve"> respectively</w:t>
      </w:r>
      <w:r w:rsidR="0001687B" w:rsidRPr="009D0311">
        <w:t xml:space="preserve">. </w:t>
      </w:r>
      <w:r w:rsidR="004A0492" w:rsidRPr="009D0311">
        <w:t>(</w:t>
      </w:r>
      <w:r w:rsidR="0001687B" w:rsidRPr="009D0311">
        <w:t>D</w:t>
      </w:r>
      <w:r w:rsidR="004A0492" w:rsidRPr="009D0311">
        <w:t>)</w:t>
      </w:r>
      <w:r w:rsidR="0001687B" w:rsidRPr="009D0311">
        <w:t xml:space="preserve"> Infectivity curve for non-isolating individuals. </w:t>
      </w:r>
      <w:r w:rsidR="004A0492" w:rsidRPr="009D0311">
        <w:t>(</w:t>
      </w:r>
      <w:r w:rsidR="0001687B" w:rsidRPr="009D0311">
        <w:t>E</w:t>
      </w:r>
      <w:r w:rsidR="004A0492" w:rsidRPr="009D0311">
        <w:t xml:space="preserve">) The relative difference in R inferred by considering a multi-type branching process as compared to a naïve single-type branching process, accounting for isolation of a subset of cases by (i) the amount of infectivity that has passed at the time of isolation (x-axis), (ii) the size of the isolating population (linetype) and (iii) the growth rate of the epidemic (colour).  All graphs correspond to a reference generation time distribution which is gamma distributed with a mean of 5.71 days and a standard deviation of 3.09 days. </w:t>
      </w:r>
    </w:p>
    <w:p w14:paraId="561EDC51" w14:textId="40784F3A" w:rsidR="00EA4E1A" w:rsidRPr="009D0311" w:rsidRDefault="00906CA4" w:rsidP="00EA4E1A">
      <w:pPr>
        <w:jc w:val="both"/>
        <w:rPr>
          <w:rFonts w:eastAsiaTheme="minorEastAsia"/>
        </w:rPr>
      </w:pPr>
      <w:r w:rsidRPr="009D0311">
        <w:rPr>
          <w:noProof/>
        </w:rPr>
        <w:drawing>
          <wp:inline distT="0" distB="0" distL="0" distR="0" wp14:anchorId="62844A0C" wp14:editId="7638FD05">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65755"/>
                    </a:xfrm>
                    <a:prstGeom prst="rect">
                      <a:avLst/>
                    </a:prstGeom>
                  </pic:spPr>
                </pic:pic>
              </a:graphicData>
            </a:graphic>
          </wp:inline>
        </w:drawing>
      </w:r>
    </w:p>
    <w:p w14:paraId="79948F20" w14:textId="6B8CB22D" w:rsidR="00906CA4" w:rsidRPr="009D0311" w:rsidRDefault="00906CA4" w:rsidP="00EA4E1A">
      <w:pPr>
        <w:jc w:val="both"/>
        <w:rPr>
          <w:rFonts w:eastAsiaTheme="minorEastAsia"/>
        </w:rPr>
      </w:pPr>
      <w:r w:rsidRPr="009D0311">
        <w:rPr>
          <w:noProof/>
        </w:rPr>
        <w:drawing>
          <wp:inline distT="0" distB="0" distL="0" distR="0" wp14:anchorId="48FC979F" wp14:editId="0F9C6555">
            <wp:extent cx="5731510" cy="1362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95247"/>
                    <a:stretch/>
                  </pic:blipFill>
                  <pic:spPr bwMode="auto">
                    <a:xfrm>
                      <a:off x="0" y="0"/>
                      <a:ext cx="5731510" cy="136203"/>
                    </a:xfrm>
                    <a:prstGeom prst="rect">
                      <a:avLst/>
                    </a:prstGeom>
                    <a:ln>
                      <a:noFill/>
                    </a:ln>
                    <a:extLst>
                      <a:ext uri="{53640926-AAD7-44D8-BBD7-CCE9431645EC}">
                        <a14:shadowObscured xmlns:a14="http://schemas.microsoft.com/office/drawing/2010/main"/>
                      </a:ext>
                    </a:extLst>
                  </pic:spPr>
                </pic:pic>
              </a:graphicData>
            </a:graphic>
          </wp:inline>
        </w:drawing>
      </w:r>
    </w:p>
    <w:p w14:paraId="12109EB3" w14:textId="6865E28B" w:rsidR="00BE6FA8" w:rsidRPr="00A91EA1" w:rsidRDefault="008B0573" w:rsidP="00EA4E1A">
      <w:pPr>
        <w:jc w:val="both"/>
      </w:pPr>
      <w:bookmarkStart w:id="22" w:name="_Ref63866865"/>
      <w:r w:rsidRPr="009D0311">
        <w:rPr>
          <w:rFonts w:eastAsiaTheme="minorEastAsia"/>
        </w:rPr>
        <w:t xml:space="preserve">Case isolation heterogeneity </w:t>
      </w:r>
      <w:r w:rsidR="00373F38" w:rsidRPr="009D0311">
        <w:rPr>
          <w:rFonts w:eastAsiaTheme="minorEastAsia"/>
        </w:rPr>
        <w:t>was considered in the context of</w:t>
      </w:r>
      <w:r w:rsidR="00EA4E1A" w:rsidRPr="009D0311">
        <w:rPr>
          <w:rFonts w:eastAsiaTheme="minorEastAsia"/>
        </w:rPr>
        <w:t xml:space="preserve"> the Ebola Virus Disease outbreak in Guinea</w:t>
      </w:r>
      <w:r w:rsidR="00BE6FA8" w:rsidRPr="009D0311">
        <w:rPr>
          <w:rFonts w:eastAsiaTheme="minorEastAsia"/>
        </w:rPr>
        <w:t xml:space="preserve"> between March 2014 and July 2015 in</w:t>
      </w:r>
      <w:r w:rsidR="00EA4E1A" w:rsidRPr="009D0311">
        <w:rPr>
          <w:rFonts w:eastAsiaTheme="minorEastAsia"/>
        </w:rPr>
        <w:fldChar w:fldCharType="begin"/>
      </w:r>
      <w:r w:rsidR="00EA4E1A" w:rsidRPr="009D0311">
        <w:rPr>
          <w:rFonts w:eastAsiaTheme="minorEastAsia"/>
        </w:rPr>
        <w:instrText xml:space="preserve"> REF _Ref64996703 \h  \* MERGEFORMAT </w:instrText>
      </w:r>
      <w:r w:rsidR="00EA4E1A" w:rsidRPr="009D0311">
        <w:rPr>
          <w:rFonts w:eastAsiaTheme="minorEastAsia"/>
        </w:rPr>
      </w:r>
      <w:r w:rsidR="00EA4E1A" w:rsidRPr="009D0311">
        <w:rPr>
          <w:rFonts w:eastAsiaTheme="minorEastAsia"/>
        </w:rPr>
        <w:fldChar w:fldCharType="separate"/>
      </w:r>
      <w:r w:rsidR="0076647A">
        <w:t xml:space="preserve"> </w:t>
      </w:r>
      <w:r w:rsidR="0076647A" w:rsidRPr="009D0311">
        <w:rPr>
          <w:noProof/>
        </w:rPr>
        <w:t xml:space="preserve">Figure </w:t>
      </w:r>
      <w:r w:rsidR="0076647A">
        <w:rPr>
          <w:noProof/>
        </w:rPr>
        <w:t>2</w:t>
      </w:r>
      <w:r w:rsidR="00EA4E1A" w:rsidRPr="009D0311">
        <w:rPr>
          <w:rFonts w:eastAsiaTheme="minorEastAsia"/>
        </w:rPr>
        <w:fldChar w:fldCharType="end"/>
      </w:r>
      <w:r w:rsidR="00144B9F" w:rsidRPr="009D0311">
        <w:rPr>
          <w:rFonts w:eastAsiaTheme="minorEastAsia"/>
        </w:rPr>
        <w:t>A</w:t>
      </w:r>
      <w:r w:rsidRPr="009D0311">
        <w:rPr>
          <w:rFonts w:eastAsiaTheme="minorEastAsia"/>
        </w:rPr>
        <w:t xml:space="preserve">, </w:t>
      </w:r>
      <w:r w:rsidR="00144B9F" w:rsidRPr="009D0311">
        <w:rPr>
          <w:rFonts w:eastAsiaTheme="minorEastAsia"/>
        </w:rPr>
        <w:t xml:space="preserve">and for SARS-CoV-2 between March 2020 and February 2021 in </w:t>
      </w:r>
      <w:r w:rsidR="00144B9F" w:rsidRPr="009D0311">
        <w:rPr>
          <w:rFonts w:eastAsiaTheme="minorEastAsia"/>
        </w:rPr>
        <w:fldChar w:fldCharType="begin"/>
      </w:r>
      <w:r w:rsidR="00144B9F" w:rsidRPr="009D0311">
        <w:rPr>
          <w:rFonts w:eastAsiaTheme="minorEastAsia"/>
        </w:rPr>
        <w:instrText xml:space="preserve"> REF _Ref64996703 \h  \* MERGEFORMAT </w:instrText>
      </w:r>
      <w:r w:rsidR="00144B9F" w:rsidRPr="009D0311">
        <w:rPr>
          <w:rFonts w:eastAsiaTheme="minorEastAsia"/>
        </w:rPr>
      </w:r>
      <w:r w:rsidR="00144B9F" w:rsidRPr="009D0311">
        <w:rPr>
          <w:rFonts w:eastAsiaTheme="minorEastAsia"/>
        </w:rPr>
        <w:fldChar w:fldCharType="separate"/>
      </w:r>
      <w:r w:rsidR="0076647A" w:rsidRPr="009D0311">
        <w:rPr>
          <w:noProof/>
        </w:rPr>
        <w:t>Figure</w:t>
      </w:r>
      <w:r w:rsidR="0076647A" w:rsidRPr="009D0311">
        <w:t xml:space="preserve"> </w:t>
      </w:r>
      <w:r w:rsidR="0076647A">
        <w:rPr>
          <w:noProof/>
        </w:rPr>
        <w:t>2</w:t>
      </w:r>
      <w:r w:rsidR="00144B9F" w:rsidRPr="009D0311">
        <w:rPr>
          <w:rFonts w:eastAsiaTheme="minorEastAsia"/>
        </w:rPr>
        <w:fldChar w:fldCharType="end"/>
      </w:r>
      <w:r w:rsidR="00144B9F" w:rsidRPr="009D0311">
        <w:rPr>
          <w:rFonts w:eastAsiaTheme="minorEastAsia"/>
        </w:rPr>
        <w:t xml:space="preserve">B. Both </w:t>
      </w:r>
      <w:r w:rsidR="00D26B8C" w:rsidRPr="009D0311">
        <w:rPr>
          <w:rFonts w:eastAsiaTheme="minorEastAsia"/>
        </w:rPr>
        <w:t>application</w:t>
      </w:r>
      <w:r w:rsidR="00AF5040" w:rsidRPr="009D0311">
        <w:rPr>
          <w:rFonts w:eastAsiaTheme="minorEastAsia"/>
        </w:rPr>
        <w:t>s</w:t>
      </w:r>
      <w:r w:rsidR="00D26B8C" w:rsidRPr="009D0311">
        <w:rPr>
          <w:rFonts w:eastAsiaTheme="minorEastAsia"/>
        </w:rPr>
        <w:t xml:space="preserve"> confirm that </w:t>
      </w:r>
      <w:r w:rsidR="00144B9F" w:rsidRPr="009D0311">
        <w:rPr>
          <w:rFonts w:eastAsiaTheme="minorEastAsia"/>
        </w:rPr>
        <w:t xml:space="preserve">case isolation has </w:t>
      </w:r>
      <w:r w:rsidR="00EA4E1A" w:rsidRPr="009D0311">
        <w:rPr>
          <w:rFonts w:eastAsiaTheme="minorEastAsia"/>
        </w:rPr>
        <w:t xml:space="preserve">limited impact on the overall derived R. </w:t>
      </w:r>
    </w:p>
    <w:p w14:paraId="2E6887E9" w14:textId="7D27360F" w:rsidR="00ED0297" w:rsidRPr="009D0311" w:rsidRDefault="00ED0297" w:rsidP="006F7088">
      <w:pPr>
        <w:rPr>
          <w:rFonts w:eastAsiaTheme="minorEastAsia"/>
        </w:rPr>
      </w:pPr>
      <w:r w:rsidRPr="009D0311">
        <w:rPr>
          <w:rFonts w:eastAsiaTheme="minorEastAsia"/>
        </w:rPr>
        <w:t xml:space="preserve">The reason for the limited impact can be seen by considering the equivalent single-type renewal process airing from </w:t>
      </w:r>
      <w:r w:rsidRPr="009D0311">
        <w:rPr>
          <w:rFonts w:eastAsiaTheme="minorEastAsia"/>
        </w:rPr>
        <w:fldChar w:fldCharType="begin"/>
      </w:r>
      <w:r w:rsidRPr="009D0311">
        <w:rPr>
          <w:rFonts w:eastAsiaTheme="minorEastAsia"/>
        </w:rPr>
        <w:instrText xml:space="preserve"> REF _Ref66098040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10</w:t>
      </w:r>
      <w:r w:rsidRPr="009D0311">
        <w:rPr>
          <w:rFonts w:eastAsiaTheme="minorEastAsia"/>
        </w:rPr>
        <w:fldChar w:fldCharType="end"/>
      </w:r>
      <w:r w:rsidRPr="009D0311">
        <w:rPr>
          <w:rFonts w:eastAsiaTheme="minorEastAsia"/>
        </w:rPr>
        <w:t xml:space="preserve"> and</w:t>
      </w:r>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Pr="009D0311">
        <w:rPr>
          <w:rFonts w:eastAsiaTheme="minorEastAsia"/>
        </w:rPr>
        <w:fldChar w:fldCharType="separate"/>
      </w:r>
      <w:r w:rsidR="0076647A">
        <w:rPr>
          <w:rFonts w:eastAsiaTheme="minorEastAsia"/>
        </w:rPr>
        <w:t xml:space="preserve"> </w:t>
      </w:r>
      <w:r w:rsidR="0076647A" w:rsidRPr="009D0311">
        <w:t xml:space="preserve">Equation </w:t>
      </w:r>
      <w:r w:rsidR="0076647A">
        <w:rPr>
          <w:noProof/>
        </w:rPr>
        <w:t>11</w:t>
      </w:r>
      <w:r w:rsidRPr="009D0311">
        <w:rPr>
          <w:rFonts w:eastAsiaTheme="minorEastAsia"/>
        </w:rPr>
        <w:fldChar w:fldCharType="end"/>
      </w:r>
      <w:r w:rsidRPr="009D0311">
        <w:rPr>
          <w:rFonts w:eastAsiaTheme="minorEastAsia"/>
        </w:rPr>
        <w:t>.The isolating group have a lower infectiousness than the non-isolating group which means their contribution to the weighted generation time distribution is often more muted. Additionally, the resulting weighted generation time distribution undergoes a Laplace transform (</w:t>
      </w:r>
      <w:r w:rsidRPr="009D0311">
        <w:rPr>
          <w:rFonts w:eastAsiaTheme="minorEastAsia"/>
        </w:rPr>
        <w:fldChar w:fldCharType="begin"/>
      </w:r>
      <w:r w:rsidRPr="009D0311">
        <w:rPr>
          <w:rFonts w:eastAsiaTheme="minorEastAsia"/>
        </w:rPr>
        <w:instrText xml:space="preserve"> REF _Ref66098040 \h </w:instrText>
      </w:r>
      <w:r w:rsidRPr="009D0311">
        <w:rPr>
          <w:rFonts w:eastAsiaTheme="minorEastAsia"/>
        </w:rPr>
      </w:r>
      <w:r w:rsidRPr="009D0311">
        <w:rPr>
          <w:rFonts w:eastAsiaTheme="minorEastAsia"/>
        </w:rPr>
        <w:fldChar w:fldCharType="separate"/>
      </w:r>
      <w:r w:rsidR="0076647A" w:rsidRPr="009D0311">
        <w:t xml:space="preserve">Equation </w:t>
      </w:r>
      <w:r w:rsidR="0076647A">
        <w:rPr>
          <w:noProof/>
        </w:rPr>
        <w:t>10</w:t>
      </w:r>
      <w:r w:rsidRPr="009D0311">
        <w:rPr>
          <w:rFonts w:eastAsiaTheme="minorEastAsia"/>
        </w:rPr>
        <w:fldChar w:fldCharType="end"/>
      </w:r>
      <w:r w:rsidRPr="009D0311">
        <w:rPr>
          <w:rFonts w:eastAsiaTheme="minorEastAsia"/>
        </w:rPr>
        <w:t xml:space="preserve">) which reduces the relative contribution of late transmission in the inference of R – and it is only the late-stage transmission that case isolation has an impact on. </w:t>
      </w:r>
    </w:p>
    <w:p w14:paraId="0AE3512D" w14:textId="77777777" w:rsidR="008A1F62" w:rsidRDefault="008A1F62">
      <w:pPr>
        <w:rPr>
          <w:i/>
          <w:iCs/>
          <w:color w:val="44546A" w:themeColor="text2"/>
          <w:sz w:val="18"/>
          <w:szCs w:val="18"/>
        </w:rPr>
      </w:pPr>
      <w:bookmarkStart w:id="23" w:name="_Ref64996703"/>
      <w:r>
        <w:br w:type="page"/>
      </w:r>
    </w:p>
    <w:p w14:paraId="19E0469D" w14:textId="05EDB271" w:rsidR="00EA4E1A" w:rsidRPr="009D0311" w:rsidRDefault="00EA4E1A" w:rsidP="00144B9F">
      <w:pPr>
        <w:pStyle w:val="Caption"/>
        <w:jc w:val="both"/>
      </w:pPr>
      <w:r w:rsidRPr="009D0311">
        <w:lastRenderedPageBreak/>
        <w:t xml:space="preserve">Figure </w:t>
      </w:r>
      <w:r w:rsidRPr="009D0311">
        <w:fldChar w:fldCharType="begin"/>
      </w:r>
      <w:r w:rsidRPr="009D0311">
        <w:instrText>SEQ Figure \* ARABIC</w:instrText>
      </w:r>
      <w:r w:rsidRPr="009D0311">
        <w:fldChar w:fldCharType="separate"/>
      </w:r>
      <w:r w:rsidR="0076647A">
        <w:rPr>
          <w:noProof/>
        </w:rPr>
        <w:t>2</w:t>
      </w:r>
      <w:r w:rsidRPr="009D0311">
        <w:fldChar w:fldCharType="end"/>
      </w:r>
      <w:bookmarkEnd w:id="22"/>
      <w:bookmarkEnd w:id="23"/>
      <w:r w:rsidRPr="009D0311">
        <w:t xml:space="preserve">: </w:t>
      </w:r>
      <w:r w:rsidR="005E3180" w:rsidRPr="009D0311">
        <w:t xml:space="preserve">(A) </w:t>
      </w:r>
      <w:r w:rsidR="007E4211" w:rsidRPr="009D0311">
        <w:t>Time varying R values</w:t>
      </w:r>
      <w:r w:rsidR="004A0492" w:rsidRPr="009D0311">
        <w:t xml:space="preserve"> for the Ebola Virus Disease outbreak from March 2014 to July 2015 in Guinea</w:t>
      </w:r>
      <w:r w:rsidR="007E4211" w:rsidRPr="009D0311">
        <w:t xml:space="preserve"> from EpiEstim, derived using an unadjusted generation time distribution (black), and a weighted generation time distribution</w:t>
      </w:r>
      <w:r w:rsidR="004A0492" w:rsidRPr="009D0311">
        <w:t xml:space="preserve"> (equivalent to a multi-type branching process)</w:t>
      </w:r>
      <w:r w:rsidR="007E4211" w:rsidRPr="009D0311">
        <w:t xml:space="preserve"> accounting for case isolation (orange). </w:t>
      </w:r>
      <w:r w:rsidR="004A0492" w:rsidRPr="009D0311">
        <w:t xml:space="preserve">Credible intervals </w:t>
      </w:r>
      <w:r w:rsidR="007E4211" w:rsidRPr="009D0311">
        <w:t xml:space="preserve">are shown for the weighted generation time distribution, </w:t>
      </w:r>
      <w:r w:rsidR="004A0492" w:rsidRPr="009D0311">
        <w:t xml:space="preserve">demonstrating that </w:t>
      </w:r>
      <w:r w:rsidR="007E4211" w:rsidRPr="009D0311">
        <w:t>consideration of case isolation makes little difference to the overall estimated R.</w:t>
      </w:r>
      <w:r w:rsidR="00B4580D" w:rsidRPr="009D0311">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rsidRPr="009D0311">
        <w:t xml:space="preserve"> (B) Time varying R values for the SARS-CoV-2 outbreak from March 2020 to February 2021 in the United Kingdom, based on optimistic </w:t>
      </w:r>
      <w:r w:rsidR="00587041" w:rsidRPr="009D0311">
        <w:t>a</w:t>
      </w:r>
      <w:r w:rsidR="00C71354" w:rsidRPr="009D0311">
        <w:t>nd</w:t>
      </w:r>
      <w:r w:rsidR="00587041" w:rsidRPr="009D0311">
        <w:t xml:space="preserve"> </w:t>
      </w:r>
      <w:r w:rsidR="005E3180" w:rsidRPr="009D0311">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rsidRPr="009D0311">
        <w:t xml:space="preserve"> In both cases R estimates are based on sliding weekly windows.</w:t>
      </w:r>
    </w:p>
    <w:p w14:paraId="7B1686D3" w14:textId="2A3F5194" w:rsidR="00AC5DCE" w:rsidRPr="009D0311" w:rsidRDefault="00AC5DCE" w:rsidP="00AC5DCE">
      <w:r w:rsidRPr="009D0311">
        <w:rPr>
          <w:noProof/>
        </w:rPr>
        <w:drawing>
          <wp:inline distT="0" distB="0" distL="0" distR="0" wp14:anchorId="5A29573B" wp14:editId="4CAA6F0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4AC9571" w14:textId="639A8051" w:rsidR="00A506D0" w:rsidRPr="009D0311" w:rsidRDefault="000B5496" w:rsidP="00DA5109">
      <w:pPr>
        <w:jc w:val="both"/>
        <w:rPr>
          <w:rFonts w:eastAsiaTheme="minorEastAsia"/>
          <w:i/>
          <w:iCs/>
        </w:rPr>
      </w:pPr>
      <w:r w:rsidRPr="009D0311">
        <w:rPr>
          <w:rFonts w:eastAsiaTheme="minorEastAsia"/>
          <w:i/>
          <w:iCs/>
        </w:rPr>
        <w:t>S</w:t>
      </w:r>
      <w:r w:rsidR="00A506D0" w:rsidRPr="009D0311">
        <w:rPr>
          <w:rFonts w:eastAsiaTheme="minorEastAsia"/>
          <w:i/>
          <w:iCs/>
        </w:rPr>
        <w:t>ymptomatic and asymptomatic transmission</w:t>
      </w:r>
    </w:p>
    <w:p w14:paraId="16727109" w14:textId="33E8333F" w:rsidR="000B5496" w:rsidRPr="009D0311" w:rsidRDefault="00912531" w:rsidP="00715AC8">
      <w:pPr>
        <w:jc w:val="both"/>
        <w:rPr>
          <w:rFonts w:eastAsiaTheme="minorEastAsia"/>
        </w:rPr>
      </w:pPr>
      <w:r w:rsidRPr="009D0311">
        <w:rPr>
          <w:rFonts w:eastAsiaTheme="minorEastAsia"/>
        </w:rPr>
        <w:t>As discussed previously, f</w:t>
      </w:r>
      <w:r w:rsidR="000B5496" w:rsidRPr="009D0311">
        <w:rPr>
          <w:rFonts w:eastAsiaTheme="minorEastAsia"/>
        </w:rPr>
        <w:t xml:space="preserve">or </w:t>
      </w:r>
      <w:r w:rsidR="00A506D0" w:rsidRPr="009D0311">
        <w:rPr>
          <w:rFonts w:eastAsiaTheme="minorEastAsia"/>
        </w:rPr>
        <w:t xml:space="preserve">a </w:t>
      </w:r>
      <w:r w:rsidR="000B5496" w:rsidRPr="009D0311">
        <w:rPr>
          <w:rFonts w:eastAsiaTheme="minorEastAsia"/>
        </w:rPr>
        <w:t xml:space="preserve">pathogen </w:t>
      </w:r>
      <w:r w:rsidR="00A506D0" w:rsidRPr="009D0311">
        <w:rPr>
          <w:rFonts w:eastAsiaTheme="minorEastAsia"/>
        </w:rPr>
        <w:t xml:space="preserve">with symptomatic and asymptomatic </w:t>
      </w:r>
      <w:r w:rsidR="000B5496" w:rsidRPr="009D0311">
        <w:rPr>
          <w:rFonts w:eastAsiaTheme="minorEastAsia"/>
        </w:rPr>
        <w:t>infection courses, the generation</w:t>
      </w:r>
      <w:r w:rsidR="00957457" w:rsidRPr="009D0311">
        <w:rPr>
          <w:rFonts w:eastAsiaTheme="minorEastAsia"/>
        </w:rPr>
        <w:t xml:space="preserve"> time distribution</w:t>
      </w:r>
      <w:r w:rsidR="000B5496" w:rsidRPr="009D0311">
        <w:rPr>
          <w:rFonts w:eastAsiaTheme="minorEastAsia"/>
        </w:rPr>
        <w:t xml:space="preserve"> is</w:t>
      </w:r>
      <w:r w:rsidR="00047496" w:rsidRPr="009D0311">
        <w:rPr>
          <w:rFonts w:eastAsiaTheme="minorEastAsia"/>
        </w:rPr>
        <w:t xml:space="preserve"> </w:t>
      </w:r>
      <w:r w:rsidRPr="009D0311">
        <w:rPr>
          <w:rFonts w:eastAsiaTheme="minorEastAsia"/>
        </w:rPr>
        <w:t xml:space="preserve">generally only easily obtainable </w:t>
      </w:r>
      <w:r w:rsidR="00047496" w:rsidRPr="009D0311">
        <w:rPr>
          <w:rFonts w:eastAsiaTheme="minorEastAsia"/>
        </w:rPr>
        <w:t>from symptomatic transmission</w:t>
      </w:r>
      <w:r w:rsidRPr="009D0311">
        <w:rPr>
          <w:rFonts w:eastAsiaTheme="minorEastAsia"/>
        </w:rPr>
        <w:t>.</w:t>
      </w:r>
      <w:r w:rsidR="001C7028" w:rsidRPr="009D0311">
        <w:rPr>
          <w:rFonts w:eastAsiaTheme="minorEastAsia"/>
        </w:rPr>
        <w:t xml:space="preserve"> We therefore compare R estimates from the single-type </w:t>
      </w:r>
      <w:r w:rsidR="00490F44" w:rsidRPr="009D0311">
        <w:rPr>
          <w:rFonts w:eastAsiaTheme="minorEastAsia"/>
        </w:rPr>
        <w:t>mode</w:t>
      </w:r>
      <w:r w:rsidR="00195D09" w:rsidRPr="009D0311">
        <w:rPr>
          <w:rFonts w:eastAsiaTheme="minorEastAsia"/>
        </w:rPr>
        <w:t>l</w:t>
      </w:r>
      <w:r w:rsidR="00490F44" w:rsidRPr="009D0311">
        <w:rPr>
          <w:rFonts w:eastAsiaTheme="minorEastAsia"/>
        </w:rPr>
        <w:t xml:space="preserve"> using the generation time distribution of the symptomatic individuals with the R estimates from the multi-type model. </w:t>
      </w:r>
    </w:p>
    <w:p w14:paraId="4E53B255" w14:textId="144EC6E4" w:rsidR="00ED57B5" w:rsidRPr="009D0311" w:rsidRDefault="00E24E28" w:rsidP="003111DF">
      <w:pPr>
        <w:jc w:val="both"/>
        <w:rPr>
          <w:rFonts w:eastAsiaTheme="minorEastAsia"/>
        </w:rPr>
      </w:pPr>
      <w:r w:rsidRPr="009D0311">
        <w:rPr>
          <w:rFonts w:eastAsiaTheme="minorEastAsia"/>
        </w:rPr>
        <w:t>If the generation time distribution of asymptomatic carriers is longer than that of symptomatic carrier</w:t>
      </w:r>
      <w:r w:rsidR="008B48E9" w:rsidRPr="009D0311">
        <w:rPr>
          <w:rFonts w:eastAsiaTheme="minorEastAsia"/>
        </w:rPr>
        <w:t>s</w:t>
      </w:r>
      <w:r w:rsidR="00B43438"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76647A" w:rsidRPr="009D0311">
        <w:t xml:space="preserve">Figure </w:t>
      </w:r>
      <w:r w:rsidR="0076647A">
        <w:rPr>
          <w:noProof/>
        </w:rPr>
        <w:t>3</w:t>
      </w:r>
      <w:r w:rsidR="00ED57B5" w:rsidRPr="009D0311">
        <w:rPr>
          <w:rFonts w:eastAsiaTheme="minorEastAsia"/>
        </w:rPr>
        <w:fldChar w:fldCharType="end"/>
      </w:r>
      <w:r w:rsidR="00ED57B5" w:rsidRPr="009D0311">
        <w:rPr>
          <w:rFonts w:eastAsiaTheme="minorEastAsia"/>
        </w:rPr>
        <w:t xml:space="preserve"> - right</w:t>
      </w:r>
      <w:r w:rsidR="00B43438" w:rsidRPr="009D0311">
        <w:rPr>
          <w:rFonts w:eastAsiaTheme="minorEastAsia"/>
        </w:rPr>
        <w:t>)</w:t>
      </w:r>
      <w:r w:rsidRPr="009D0311">
        <w:rPr>
          <w:rFonts w:eastAsiaTheme="minorEastAsia"/>
        </w:rPr>
        <w:t xml:space="preserve">, the </w:t>
      </w:r>
      <w:r w:rsidR="00ED57B5" w:rsidRPr="009D0311">
        <w:rPr>
          <w:rFonts w:eastAsiaTheme="minorEastAsia"/>
        </w:rPr>
        <w:t xml:space="preserve">true </w:t>
      </w:r>
      <w:r w:rsidRPr="009D0311">
        <w:rPr>
          <w:rFonts w:eastAsiaTheme="minorEastAsia"/>
        </w:rPr>
        <w:t xml:space="preserve">R </w:t>
      </w:r>
      <w:r w:rsidR="00ED57B5" w:rsidRPr="009D0311">
        <w:rPr>
          <w:rFonts w:eastAsiaTheme="minorEastAsia"/>
        </w:rPr>
        <w:t xml:space="preserve">derived using a multitype approach will exceed the R derived </w:t>
      </w:r>
      <w:r w:rsidRPr="009D0311">
        <w:rPr>
          <w:rFonts w:eastAsiaTheme="minorEastAsia"/>
        </w:rPr>
        <w:t xml:space="preserve">through the </w:t>
      </w:r>
      <w:r w:rsidR="0070314C" w:rsidRPr="009D0311">
        <w:rPr>
          <w:rFonts w:eastAsiaTheme="minorEastAsia"/>
        </w:rPr>
        <w:t xml:space="preserve">single-type </w:t>
      </w:r>
      <w:r w:rsidR="00ED57B5" w:rsidRPr="009D0311">
        <w:rPr>
          <w:rFonts w:eastAsiaTheme="minorEastAsia"/>
        </w:rPr>
        <w:t xml:space="preserve">approach </w:t>
      </w:r>
      <w:r w:rsidR="008B48E9" w:rsidRPr="009D0311">
        <w:rPr>
          <w:rFonts w:eastAsiaTheme="minorEastAsia"/>
        </w:rPr>
        <w:t>in a growing epidemic</w:t>
      </w:r>
      <w:r w:rsidR="003111DF" w:rsidRPr="009D0311">
        <w:rPr>
          <w:rFonts w:eastAsiaTheme="minorEastAsia"/>
        </w:rPr>
        <w:t xml:space="preserve"> and </w:t>
      </w:r>
      <w:r w:rsidR="00ED57B5" w:rsidRPr="009D0311">
        <w:rPr>
          <w:rFonts w:eastAsiaTheme="minorEastAsia"/>
        </w:rPr>
        <w:t xml:space="preserve">will be lower than the R derived through the single-type approach </w:t>
      </w:r>
      <w:r w:rsidR="008B48E9" w:rsidRPr="009D0311">
        <w:rPr>
          <w:rFonts w:eastAsiaTheme="minorEastAsia"/>
        </w:rPr>
        <w:t>in a declining epidemic</w:t>
      </w:r>
      <w:r w:rsidRPr="009D0311">
        <w:rPr>
          <w:rFonts w:eastAsiaTheme="minorEastAsia"/>
        </w:rPr>
        <w:t xml:space="preserve">. </w:t>
      </w:r>
      <w:r w:rsidR="00ED57B5" w:rsidRPr="009D0311">
        <w:rPr>
          <w:rFonts w:eastAsiaTheme="minorEastAsia"/>
        </w:rPr>
        <w:t>This trend is reversed for dynamics in which the generation time distribution of asymptomatic carriers is shorter than that of symptomatic carriers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76647A" w:rsidRPr="009D0311">
        <w:t xml:space="preserve">Figure </w:t>
      </w:r>
      <w:r w:rsidR="0076647A">
        <w:rPr>
          <w:noProof/>
        </w:rPr>
        <w:t>3</w:t>
      </w:r>
      <w:r w:rsidR="00ED57B5" w:rsidRPr="009D0311">
        <w:rPr>
          <w:rFonts w:eastAsiaTheme="minorEastAsia"/>
        </w:rPr>
        <w:fldChar w:fldCharType="end"/>
      </w:r>
      <w:r w:rsidR="00ED57B5" w:rsidRPr="009D0311">
        <w:rPr>
          <w:rFonts w:eastAsiaTheme="minorEastAsia"/>
        </w:rPr>
        <w:t xml:space="preserve"> -left). </w:t>
      </w:r>
      <w:r w:rsidRPr="009D0311">
        <w:rPr>
          <w:rFonts w:eastAsiaTheme="minorEastAsia"/>
        </w:rPr>
        <w:t>Th</w:t>
      </w:r>
      <w:r w:rsidR="00F64313" w:rsidRPr="009D0311">
        <w:rPr>
          <w:rFonts w:eastAsiaTheme="minorEastAsia"/>
        </w:rPr>
        <w:t xml:space="preserve">e </w:t>
      </w:r>
      <w:r w:rsidR="008B48E9" w:rsidRPr="009D0311">
        <w:rPr>
          <w:rFonts w:eastAsiaTheme="minorEastAsia"/>
        </w:rPr>
        <w:t xml:space="preserve">error in inferred R becomes greater </w:t>
      </w:r>
      <w:r w:rsidR="00EF1596" w:rsidRPr="009D0311">
        <w:rPr>
          <w:rFonts w:eastAsiaTheme="minorEastAsia"/>
        </w:rPr>
        <w:t xml:space="preserve">at higher </w:t>
      </w:r>
      <w:r w:rsidR="00AF5040" w:rsidRPr="009D0311">
        <w:rPr>
          <w:rFonts w:eastAsiaTheme="minorEastAsia"/>
        </w:rPr>
        <w:t xml:space="preserve">absolute values of </w:t>
      </w:r>
      <w:r w:rsidR="00EF1596" w:rsidRPr="009D0311">
        <w:rPr>
          <w:rFonts w:eastAsiaTheme="minorEastAsia"/>
        </w:rPr>
        <w:t>growth rate, with higher asymptomatic infection rates, and with higher relative infectiousness of asymptomatic individuals</w:t>
      </w:r>
      <w:r w:rsidR="003111DF"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76647A" w:rsidRPr="009D0311">
        <w:t xml:space="preserve">Figure </w:t>
      </w:r>
      <w:r w:rsidR="0076647A">
        <w:rPr>
          <w:noProof/>
        </w:rPr>
        <w:t>3</w:t>
      </w:r>
      <w:r w:rsidR="00ED57B5" w:rsidRPr="009D0311">
        <w:rPr>
          <w:rFonts w:eastAsiaTheme="minorEastAsia"/>
        </w:rPr>
        <w:fldChar w:fldCharType="end"/>
      </w:r>
      <w:r w:rsidR="00ED57B5" w:rsidRPr="009D0311">
        <w:rPr>
          <w:rFonts w:eastAsiaTheme="minorEastAsia"/>
        </w:rPr>
        <w:t xml:space="preserve">C and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76647A" w:rsidRPr="009D0311">
        <w:t xml:space="preserve">Figure </w:t>
      </w:r>
      <w:r w:rsidR="0076647A">
        <w:rPr>
          <w:noProof/>
        </w:rPr>
        <w:t>3</w:t>
      </w:r>
      <w:r w:rsidR="00ED57B5" w:rsidRPr="009D0311">
        <w:rPr>
          <w:rFonts w:eastAsiaTheme="minorEastAsia"/>
        </w:rPr>
        <w:fldChar w:fldCharType="end"/>
      </w:r>
      <w:r w:rsidR="00ED57B5" w:rsidRPr="009D0311">
        <w:rPr>
          <w:rFonts w:eastAsiaTheme="minorEastAsia"/>
        </w:rPr>
        <w:t>D</w:t>
      </w:r>
      <w:r w:rsidR="003111DF" w:rsidRPr="009D0311">
        <w:rPr>
          <w:rFonts w:eastAsiaTheme="minorEastAsia"/>
        </w:rPr>
        <w:t xml:space="preserve">). </w:t>
      </w:r>
    </w:p>
    <w:p w14:paraId="32428AF1" w14:textId="1EDD7213" w:rsidR="00E24E28" w:rsidRPr="009D0311" w:rsidRDefault="00A44123" w:rsidP="003111DF">
      <w:pPr>
        <w:jc w:val="both"/>
        <w:rPr>
          <w:rFonts w:eastAsiaTheme="minorEastAsia"/>
        </w:rPr>
      </w:pPr>
      <w:r w:rsidRPr="009D0311">
        <w:rPr>
          <w:rFonts w:eastAsiaTheme="minorEastAsia"/>
        </w:rPr>
        <w:t xml:space="preserve">With the extent of variation explored </w:t>
      </w:r>
      <w:r w:rsidR="00195D09" w:rsidRPr="009D0311">
        <w:rPr>
          <w:rFonts w:eastAsiaTheme="minorEastAsia"/>
        </w:rPr>
        <w:t xml:space="preserve">the true R-rate exceeded the R derived from a single-type branching process by up to 4x, when the generation time distribution of asymptomatics was twice </w:t>
      </w:r>
      <w:proofErr w:type="gramStart"/>
      <w:r w:rsidR="00195D09" w:rsidRPr="009D0311">
        <w:rPr>
          <w:rFonts w:eastAsiaTheme="minorEastAsia"/>
        </w:rPr>
        <w:t>as long as</w:t>
      </w:r>
      <w:proofErr w:type="gramEnd"/>
      <w:r w:rsidR="00195D09" w:rsidRPr="009D0311">
        <w:rPr>
          <w:rFonts w:eastAsiaTheme="minorEastAsia"/>
        </w:rPr>
        <w:t xml:space="preserve"> that of symptomatics, and </w:t>
      </w:r>
      <w:r w:rsidR="00ED57B5" w:rsidRPr="009D0311">
        <w:rPr>
          <w:rFonts w:eastAsiaTheme="minorEastAsia"/>
        </w:rPr>
        <w:t>asymptomatics were responsible for all onward infection</w:t>
      </w:r>
      <w:r w:rsidR="00B33717" w:rsidRPr="009D0311">
        <w:rPr>
          <w:rFonts w:eastAsiaTheme="minorEastAsia"/>
        </w:rPr>
        <w:t xml:space="preserve"> (</w:t>
      </w:r>
      <w:r w:rsidR="00B33717" w:rsidRPr="009D0311">
        <w:rPr>
          <w:rFonts w:eastAsiaTheme="minorEastAsia"/>
        </w:rPr>
        <w:fldChar w:fldCharType="begin"/>
      </w:r>
      <w:r w:rsidR="00B33717" w:rsidRPr="009D0311">
        <w:rPr>
          <w:rFonts w:eastAsiaTheme="minorEastAsia"/>
        </w:rPr>
        <w:instrText xml:space="preserve"> REF _Ref66268970 \h </w:instrText>
      </w:r>
      <w:r w:rsidR="00B33717" w:rsidRPr="009D0311">
        <w:rPr>
          <w:rFonts w:eastAsiaTheme="minorEastAsia"/>
        </w:rPr>
      </w:r>
      <w:r w:rsidR="00B33717" w:rsidRPr="009D0311">
        <w:rPr>
          <w:rFonts w:eastAsiaTheme="minorEastAsia"/>
        </w:rPr>
        <w:fldChar w:fldCharType="separate"/>
      </w:r>
      <w:r w:rsidR="0076647A" w:rsidRPr="009D0311">
        <w:t xml:space="preserve">Figure </w:t>
      </w:r>
      <w:r w:rsidR="0076647A">
        <w:rPr>
          <w:noProof/>
        </w:rPr>
        <w:t>3</w:t>
      </w:r>
      <w:r w:rsidR="00B33717" w:rsidRPr="009D0311">
        <w:rPr>
          <w:rFonts w:eastAsiaTheme="minorEastAsia"/>
        </w:rPr>
        <w:fldChar w:fldCharType="end"/>
      </w:r>
      <w:r w:rsidR="00B33717" w:rsidRPr="009D0311">
        <w:rPr>
          <w:rFonts w:eastAsiaTheme="minorEastAsia"/>
        </w:rPr>
        <w:t>D)</w:t>
      </w:r>
      <w:r w:rsidR="00ED57B5" w:rsidRPr="009D0311">
        <w:rPr>
          <w:rFonts w:eastAsiaTheme="minorEastAsia"/>
        </w:rPr>
        <w:t>. While th</w:t>
      </w:r>
      <w:r w:rsidR="00D153BA" w:rsidRPr="009D0311">
        <w:rPr>
          <w:rFonts w:eastAsiaTheme="minorEastAsia"/>
        </w:rPr>
        <w:t>is</w:t>
      </w:r>
      <w:r w:rsidR="00ED57B5" w:rsidRPr="009D0311">
        <w:rPr>
          <w:rFonts w:eastAsiaTheme="minorEastAsia"/>
        </w:rPr>
        <w:t xml:space="preserve"> represents a relatively extreme scenario, it may be relevant for pathogens with early onset of symptoms among symptomatic cases but late onset of infectiousness, by which point </w:t>
      </w:r>
      <w:r w:rsidR="001C5EFD" w:rsidRPr="009D0311">
        <w:rPr>
          <w:rFonts w:eastAsiaTheme="minorEastAsia"/>
        </w:rPr>
        <w:lastRenderedPageBreak/>
        <w:t>symptomatic individuals</w:t>
      </w:r>
      <w:r w:rsidR="00ED57B5" w:rsidRPr="009D0311">
        <w:rPr>
          <w:rFonts w:eastAsiaTheme="minorEastAsia"/>
        </w:rPr>
        <w:t xml:space="preserve"> may have reduced their contacts substantially, </w:t>
      </w:r>
      <w:r w:rsidR="001C5EFD" w:rsidRPr="009D0311">
        <w:rPr>
          <w:rFonts w:eastAsiaTheme="minorEastAsia"/>
        </w:rPr>
        <w:t xml:space="preserve">meaning asymptomatic </w:t>
      </w:r>
      <w:r w:rsidR="0091080D" w:rsidRPr="009D0311">
        <w:rPr>
          <w:rFonts w:eastAsiaTheme="minorEastAsia"/>
        </w:rPr>
        <w:t>individuals</w:t>
      </w:r>
      <w:r w:rsidR="00ED57B5" w:rsidRPr="009D0311">
        <w:rPr>
          <w:rFonts w:eastAsiaTheme="minorEastAsia"/>
        </w:rPr>
        <w:t xml:space="preserve"> would be </w:t>
      </w:r>
      <w:r w:rsidR="000B645D" w:rsidRPr="009D0311">
        <w:rPr>
          <w:rFonts w:eastAsiaTheme="minorEastAsia"/>
        </w:rPr>
        <w:t xml:space="preserve">more </w:t>
      </w:r>
      <w:r w:rsidR="00ED57B5" w:rsidRPr="009D0311">
        <w:rPr>
          <w:rFonts w:eastAsiaTheme="minorEastAsia"/>
        </w:rPr>
        <w:t xml:space="preserve">responsible for onward transmission. </w:t>
      </w:r>
    </w:p>
    <w:p w14:paraId="51FBC541" w14:textId="27B0E7CF" w:rsidR="000F0A32" w:rsidRPr="009D0311" w:rsidRDefault="00332292" w:rsidP="00DA5109">
      <w:pPr>
        <w:pStyle w:val="Caption"/>
        <w:keepNext/>
        <w:jc w:val="both"/>
      </w:pPr>
      <w:bookmarkStart w:id="24" w:name="_Ref66268970"/>
      <w:bookmarkEnd w:id="19"/>
      <w:r w:rsidRPr="009D0311">
        <w:t xml:space="preserve">Figure </w:t>
      </w:r>
      <w:r w:rsidRPr="009D0311">
        <w:fldChar w:fldCharType="begin"/>
      </w:r>
      <w:r w:rsidRPr="009D0311">
        <w:instrText>SEQ Figure \* ARABIC</w:instrText>
      </w:r>
      <w:r w:rsidRPr="009D0311">
        <w:fldChar w:fldCharType="separate"/>
      </w:r>
      <w:r w:rsidR="0076647A">
        <w:rPr>
          <w:noProof/>
        </w:rPr>
        <w:t>3</w:t>
      </w:r>
      <w:r w:rsidRPr="009D0311">
        <w:fldChar w:fldCharType="end"/>
      </w:r>
      <w:bookmarkEnd w:id="24"/>
      <w:r w:rsidRPr="009D0311">
        <w:t xml:space="preserve">: </w:t>
      </w:r>
      <w:r w:rsidR="004A0492" w:rsidRPr="009D0311">
        <w:t>(</w:t>
      </w:r>
      <w:r w:rsidR="00683C6A" w:rsidRPr="009D0311">
        <w:t xml:space="preserve">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 naïve single-type branching process, accounting for asymptomatic transmission by (i) the </w:t>
      </w:r>
      <w:r w:rsidR="000F0A32" w:rsidRPr="009D0311">
        <w:t xml:space="preserve">relative infectiousness of asymptomatics </w:t>
      </w:r>
      <w:r w:rsidR="00683C6A" w:rsidRPr="009D0311">
        <w:t xml:space="preserve">(x-axis), (ii) the size of the </w:t>
      </w:r>
      <w:r w:rsidR="000F0A32" w:rsidRPr="009D0311">
        <w:t xml:space="preserve">asymptomatic </w:t>
      </w:r>
      <w:r w:rsidR="00683C6A" w:rsidRPr="009D0311">
        <w:t>population (linetype) and (iii) the growth rate of the epidemic (colour)</w:t>
      </w:r>
      <w:r w:rsidR="000F0A32" w:rsidRPr="009D0311">
        <w:t>. (C) corresponds to the generation time distributions given in (A) while (D) corresponds to those given in (B).</w:t>
      </w:r>
    </w:p>
    <w:p w14:paraId="45B69146" w14:textId="50322849" w:rsidR="00BF6012" w:rsidRPr="009D0311" w:rsidRDefault="00BF6012" w:rsidP="00DF1C6C">
      <w:pPr>
        <w:jc w:val="center"/>
        <w:rPr>
          <w:rFonts w:eastAsiaTheme="minorEastAsia"/>
          <w:i/>
          <w:iCs/>
        </w:rPr>
      </w:pPr>
      <w:r w:rsidRPr="009D0311">
        <w:rPr>
          <w:noProof/>
        </w:rPr>
        <w:drawing>
          <wp:inline distT="0" distB="0" distL="0" distR="0" wp14:anchorId="463BE12B" wp14:editId="342B11D5">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65755"/>
                    </a:xfrm>
                    <a:prstGeom prst="rect">
                      <a:avLst/>
                    </a:prstGeom>
                  </pic:spPr>
                </pic:pic>
              </a:graphicData>
            </a:graphic>
          </wp:inline>
        </w:drawing>
      </w:r>
    </w:p>
    <w:p w14:paraId="0E2C04FD" w14:textId="779DECB5" w:rsidR="00234787" w:rsidRPr="009D0311" w:rsidRDefault="00234787" w:rsidP="00234787">
      <w:pPr>
        <w:jc w:val="both"/>
      </w:pPr>
      <w:r w:rsidRPr="009D0311">
        <w:rPr>
          <w:rFonts w:eastAsiaTheme="minorEastAsia"/>
        </w:rPr>
        <w:t>Potential asymptomatic transmission</w:t>
      </w:r>
      <w:r w:rsidR="002933DE" w:rsidRPr="009D0311">
        <w:rPr>
          <w:rFonts w:eastAsiaTheme="minorEastAsia"/>
        </w:rPr>
        <w:t xml:space="preserve"> </w:t>
      </w:r>
      <w:r w:rsidRPr="009D0311">
        <w:rPr>
          <w:rFonts w:eastAsiaTheme="minorEastAsia"/>
        </w:rPr>
        <w:t xml:space="preserve">of </w:t>
      </w:r>
      <w:r w:rsidR="002933DE" w:rsidRPr="009D0311">
        <w:rPr>
          <w:rFonts w:eastAsiaTheme="minorEastAsia"/>
        </w:rPr>
        <w:t>SARS-CoV-2</w:t>
      </w:r>
      <w:r w:rsidRPr="009D0311">
        <w:rPr>
          <w:rFonts w:eastAsiaTheme="minorEastAsia"/>
        </w:rPr>
        <w:t xml:space="preserve"> in the UK is considered 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76647A" w:rsidRPr="009D0311">
        <w:t xml:space="preserve">Figure </w:t>
      </w:r>
      <w:r w:rsidR="0076647A">
        <w:rPr>
          <w:noProof/>
        </w:rPr>
        <w:t>4</w:t>
      </w:r>
      <w:r w:rsidRPr="009D0311">
        <w:rPr>
          <w:rFonts w:eastAsiaTheme="minorEastAsia"/>
        </w:rPr>
        <w:fldChar w:fldCharType="end"/>
      </w:r>
      <w:r w:rsidRPr="009D0311">
        <w:rPr>
          <w:rFonts w:eastAsiaTheme="minorEastAsia"/>
        </w:rPr>
        <w:t xml:space="preserve">A. </w:t>
      </w:r>
      <w:r w:rsidRPr="009D0311">
        <w:t xml:space="preserve">A different asymptomatic generation time distribution can result in a </w:t>
      </w:r>
      <w:r w:rsidR="0032130B" w:rsidRPr="009D0311">
        <w:t>substantial</w:t>
      </w:r>
      <w:r w:rsidRPr="009D0311">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7965E973" w:rsidR="000B645D" w:rsidRPr="009D0311" w:rsidRDefault="00144B9F" w:rsidP="002933DE">
      <w:pPr>
        <w:jc w:val="both"/>
        <w:rPr>
          <w:rFonts w:eastAsiaTheme="minorEastAsia"/>
        </w:rPr>
      </w:pPr>
      <w:r w:rsidRPr="009D0311">
        <w:t xml:space="preserve">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76647A" w:rsidRPr="009D0311">
        <w:t xml:space="preserve">Figure </w:t>
      </w:r>
      <w:r w:rsidR="0076647A">
        <w:rPr>
          <w:noProof/>
        </w:rPr>
        <w:t>4</w:t>
      </w:r>
      <w:r w:rsidRPr="009D0311">
        <w:rPr>
          <w:rFonts w:eastAsiaTheme="minorEastAsia"/>
        </w:rPr>
        <w:fldChar w:fldCharType="end"/>
      </w:r>
      <w:r w:rsidR="00202F8F" w:rsidRPr="009D0311">
        <w:rPr>
          <w:rFonts w:eastAsiaTheme="minorEastAsia"/>
        </w:rPr>
        <w:t>B</w:t>
      </w:r>
      <w:r w:rsidRPr="009D0311">
        <w:rPr>
          <w:rFonts w:eastAsiaTheme="minorEastAsia"/>
        </w:rPr>
        <w:t xml:space="preserve"> we consider a three-type branching process consisting of asymptomatic carriers, symptomatic carriers who isolate and symptomatic carriers who do not isolate.</w:t>
      </w:r>
    </w:p>
    <w:p w14:paraId="1D2D6B42" w14:textId="77777777" w:rsidR="000B645D" w:rsidRPr="009D0311" w:rsidRDefault="000B645D">
      <w:pPr>
        <w:rPr>
          <w:rFonts w:eastAsiaTheme="minorEastAsia"/>
        </w:rPr>
      </w:pPr>
      <w:r w:rsidRPr="009D0311">
        <w:rPr>
          <w:rFonts w:eastAsiaTheme="minorEastAsia"/>
        </w:rPr>
        <w:br w:type="page"/>
      </w:r>
    </w:p>
    <w:p w14:paraId="5D94B437" w14:textId="24A887FD" w:rsidR="000F0A32" w:rsidRPr="009D0311" w:rsidRDefault="002933DE" w:rsidP="00144B9F">
      <w:pPr>
        <w:pStyle w:val="Caption"/>
        <w:jc w:val="both"/>
      </w:pPr>
      <w:bookmarkStart w:id="25" w:name="_Ref66273608"/>
      <w:r w:rsidRPr="009D0311">
        <w:lastRenderedPageBreak/>
        <w:t xml:space="preserve">Figure </w:t>
      </w:r>
      <w:r w:rsidR="00EE30EF">
        <w:fldChar w:fldCharType="begin"/>
      </w:r>
      <w:r w:rsidR="00EE30EF">
        <w:instrText xml:space="preserve"> SEQ Figure \* ARABIC </w:instrText>
      </w:r>
      <w:r w:rsidR="00EE30EF">
        <w:fldChar w:fldCharType="separate"/>
      </w:r>
      <w:r w:rsidR="0076647A">
        <w:rPr>
          <w:noProof/>
        </w:rPr>
        <w:t>4</w:t>
      </w:r>
      <w:r w:rsidR="00EE30EF">
        <w:rPr>
          <w:noProof/>
        </w:rPr>
        <w:fldChar w:fldCharType="end"/>
      </w:r>
      <w:bookmarkEnd w:id="25"/>
      <w:r w:rsidRPr="009D0311">
        <w:t xml:space="preserve">: Derived value of R </w:t>
      </w:r>
      <w:r w:rsidR="00B4580D" w:rsidRPr="009D0311">
        <w:t xml:space="preserve">based on UK deaths </w:t>
      </w:r>
      <w:r w:rsidR="000F0A32" w:rsidRPr="009D0311">
        <w:t xml:space="preserve">using a multi-type and naïve branching process </w:t>
      </w:r>
      <w:r w:rsidRPr="009D0311">
        <w:t xml:space="preserve">for </w:t>
      </w:r>
      <w:r w:rsidR="000F0A32" w:rsidRPr="009D0311">
        <w:t xml:space="preserve">(A) asymptomatic transmission, (B) </w:t>
      </w:r>
      <w:r w:rsidR="005E3180" w:rsidRPr="009D0311">
        <w:t xml:space="preserve">asymptomatic transmission and </w:t>
      </w:r>
      <w:r w:rsidR="000F0A32" w:rsidRPr="009D0311">
        <w:t xml:space="preserve">symptomatic isolation </w:t>
      </w:r>
      <w:r w:rsidR="005E3180" w:rsidRPr="009D0311">
        <w:t>together</w:t>
      </w:r>
      <w:r w:rsidR="000F0A32" w:rsidRPr="009D0311">
        <w:t xml:space="preserve">. </w:t>
      </w:r>
      <w:r w:rsidRPr="009D0311">
        <w:t>We assume homogeneous mixing</w:t>
      </w:r>
      <w:r w:rsidR="000F0A32" w:rsidRPr="009D0311">
        <w:t xml:space="preserve"> for </w:t>
      </w:r>
      <w:r w:rsidR="00144B9F" w:rsidRPr="009D0311">
        <w:t xml:space="preserve">both </w:t>
      </w:r>
      <w:r w:rsidR="000F0A32" w:rsidRPr="009D0311">
        <w:t>cases. Optimistic assumptions correspond to asymptomatics with half the generation time</w:t>
      </w:r>
      <w:r w:rsidR="00B4580D" w:rsidRPr="009D0311">
        <w:t xml:space="preserve"> distribution</w:t>
      </w:r>
      <w:r w:rsidR="000F0A32" w:rsidRPr="009D0311">
        <w:t xml:space="preserve"> of symptomatics and half the infectivity. Pessimistic assumptions correspond to asymptomatics having twice the </w:t>
      </w:r>
      <w:r w:rsidR="00B4580D" w:rsidRPr="009D0311">
        <w:t>generation time distribution of symptomatics and twice the infectivity</w:t>
      </w:r>
      <w:r w:rsidR="005E3180" w:rsidRPr="009D0311">
        <w:t>.</w:t>
      </w:r>
      <w:r w:rsidR="00144B9F" w:rsidRPr="009D0311">
        <w:t xml:space="preserve"> For case isolation which is included in (B) the optimistic and pessimistic assumptions given in </w:t>
      </w:r>
      <w:r w:rsidR="00144B9F" w:rsidRPr="009D0311">
        <w:fldChar w:fldCharType="begin"/>
      </w:r>
      <w:r w:rsidR="00144B9F" w:rsidRPr="009D0311">
        <w:instrText xml:space="preserve"> REF _Ref66268970 \h  \* MERGEFORMAT </w:instrText>
      </w:r>
      <w:r w:rsidR="00144B9F" w:rsidRPr="009D0311">
        <w:fldChar w:fldCharType="separate"/>
      </w:r>
      <w:r w:rsidR="0076647A" w:rsidRPr="009D0311">
        <w:t xml:space="preserve">Figure </w:t>
      </w:r>
      <w:r w:rsidR="0076647A">
        <w:rPr>
          <w:noProof/>
        </w:rPr>
        <w:t>3</w:t>
      </w:r>
      <w:r w:rsidR="00144B9F" w:rsidRPr="009D0311">
        <w:fldChar w:fldCharType="end"/>
      </w:r>
      <w:r w:rsidR="00144B9F" w:rsidRPr="009D0311">
        <w:t xml:space="preserve"> apply. </w:t>
      </w:r>
      <w:r w:rsidR="00B4580D" w:rsidRPr="009D0311">
        <w:t xml:space="preserve"> We assume 63% of infections are symptomatic and the reference generation time distribution (corresponding to non-isolating symptomatic individuals) is gamma distributed with a mean of 5.71 days and a standard deviation of 3.10 days</w:t>
      </w:r>
      <w:r w:rsidR="00076E93" w:rsidRPr="009D0311">
        <w:t>. In both cases R estimates are based on sliding weekly windows.</w:t>
      </w:r>
    </w:p>
    <w:p w14:paraId="26934537" w14:textId="001BB7A0" w:rsidR="00DF1C6C" w:rsidRPr="009D0311" w:rsidRDefault="00AC5DCE" w:rsidP="002933DE">
      <w:pPr>
        <w:rPr>
          <w:rFonts w:eastAsiaTheme="minorEastAsia"/>
          <w:i/>
          <w:iCs/>
        </w:rPr>
      </w:pPr>
      <w:r w:rsidRPr="009D0311">
        <w:rPr>
          <w:noProof/>
        </w:rPr>
        <w:drawing>
          <wp:inline distT="0" distB="0" distL="0" distR="0" wp14:anchorId="426017F8" wp14:editId="5825540B">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65755"/>
                    </a:xfrm>
                    <a:prstGeom prst="rect">
                      <a:avLst/>
                    </a:prstGeom>
                  </pic:spPr>
                </pic:pic>
              </a:graphicData>
            </a:graphic>
          </wp:inline>
        </w:drawing>
      </w:r>
    </w:p>
    <w:p w14:paraId="61D5C012" w14:textId="1C054D02" w:rsidR="005805BE" w:rsidRPr="009D0311" w:rsidRDefault="006C42A6" w:rsidP="00DA5109">
      <w:pPr>
        <w:jc w:val="both"/>
        <w:rPr>
          <w:rFonts w:eastAsiaTheme="minorEastAsia"/>
          <w:i/>
          <w:iCs/>
        </w:rPr>
      </w:pPr>
      <w:r w:rsidRPr="009D0311">
        <w:rPr>
          <w:rFonts w:eastAsiaTheme="minorEastAsia"/>
          <w:i/>
          <w:iCs/>
        </w:rPr>
        <w:t xml:space="preserve">Vaccinated and unvaccinated groups with </w:t>
      </w:r>
      <w:r w:rsidR="00140A39" w:rsidRPr="009D0311">
        <w:rPr>
          <w:rFonts w:eastAsiaTheme="minorEastAsia"/>
          <w:i/>
          <w:iCs/>
        </w:rPr>
        <w:t>asso</w:t>
      </w:r>
      <w:r w:rsidR="006F3C21" w:rsidRPr="009D0311">
        <w:rPr>
          <w:rFonts w:eastAsiaTheme="minorEastAsia"/>
          <w:i/>
          <w:iCs/>
        </w:rPr>
        <w:t>rtative and disassortative mixing</w:t>
      </w:r>
    </w:p>
    <w:p w14:paraId="7CF73BB0" w14:textId="51B9FB12" w:rsidR="00760376" w:rsidRPr="009D0311" w:rsidRDefault="006F3C21" w:rsidP="00760376">
      <w:pPr>
        <w:jc w:val="both"/>
        <w:rPr>
          <w:rFonts w:eastAsiaTheme="minorEastAsia"/>
        </w:rPr>
      </w:pPr>
      <w:bookmarkStart w:id="26" w:name="_Hlk61524897"/>
      <w:r w:rsidRPr="009D0311">
        <w:rPr>
          <w:rFonts w:eastAsiaTheme="minorEastAsia"/>
        </w:rPr>
        <w:t xml:space="preserve">While the impact of vaccination </w:t>
      </w:r>
      <w:r w:rsidR="00760376" w:rsidRPr="009D0311">
        <w:rPr>
          <w:rFonts w:eastAsiaTheme="minorEastAsia"/>
        </w:rPr>
        <w:t>against</w:t>
      </w:r>
      <w:r w:rsidR="002933DE" w:rsidRPr="009D0311">
        <w:rPr>
          <w:rFonts w:eastAsiaTheme="minorEastAsia"/>
        </w:rPr>
        <w:t xml:space="preserve"> SARS-CoV-2</w:t>
      </w:r>
      <w:r w:rsidR="00760376" w:rsidRPr="009D0311">
        <w:rPr>
          <w:rFonts w:eastAsiaTheme="minorEastAsia"/>
        </w:rPr>
        <w:t xml:space="preserve"> </w:t>
      </w:r>
      <w:r w:rsidRPr="009D0311">
        <w:rPr>
          <w:rFonts w:eastAsiaTheme="minorEastAsia"/>
        </w:rPr>
        <w:t>on viral load and shedding is as yet unknown,</w:t>
      </w:r>
      <w:r w:rsidR="00F22465" w:rsidRPr="009D0311">
        <w:rPr>
          <w:rFonts w:eastAsiaTheme="minorEastAsia"/>
        </w:rPr>
        <w:t xml:space="preserve"> as</w:t>
      </w:r>
      <w:r w:rsidR="00046A8F" w:rsidRPr="009D0311">
        <w:rPr>
          <w:rFonts w:eastAsiaTheme="minorEastAsia"/>
        </w:rPr>
        <w:t xml:space="preserve"> a vaccine-primed immune response is </w:t>
      </w:r>
      <w:r w:rsidR="00912531" w:rsidRPr="009D0311">
        <w:rPr>
          <w:rFonts w:eastAsiaTheme="minorEastAsia"/>
        </w:rPr>
        <w:t xml:space="preserve">generally </w:t>
      </w:r>
      <w:r w:rsidR="00046A8F" w:rsidRPr="009D0311">
        <w:rPr>
          <w:rFonts w:eastAsiaTheme="minorEastAsia"/>
        </w:rPr>
        <w:t>quicker than an unprimed response</w:t>
      </w:r>
      <w:r w:rsidR="00F22465" w:rsidRPr="009D0311">
        <w:rPr>
          <w:rFonts w:eastAsiaTheme="minorEastAsia"/>
        </w:rPr>
        <w:t xml:space="preserve"> we would anticipate that both the </w:t>
      </w:r>
      <w:r w:rsidR="00046A8F" w:rsidRPr="009D0311">
        <w:rPr>
          <w:rFonts w:eastAsiaTheme="minorEastAsia"/>
        </w:rPr>
        <w:t>peak viral load, and the time of viral clearance</w:t>
      </w:r>
      <w:r w:rsidR="00F22465" w:rsidRPr="009D0311">
        <w:rPr>
          <w:rFonts w:eastAsiaTheme="minorEastAsia"/>
        </w:rPr>
        <w:t xml:space="preserve"> are reduced</w:t>
      </w:r>
      <w:r w:rsidRPr="009D0311">
        <w:rPr>
          <w:rFonts w:eastAsiaTheme="minorEastAsia"/>
        </w:rPr>
        <w:t>.</w:t>
      </w:r>
      <w:r w:rsidR="00046A8F" w:rsidRPr="009D0311">
        <w:rPr>
          <w:rFonts w:eastAsiaTheme="minorEastAsia"/>
        </w:rPr>
        <w:t xml:space="preserve"> </w:t>
      </w:r>
      <w:r w:rsidR="00912531" w:rsidRPr="009D0311">
        <w:rPr>
          <w:rFonts w:eastAsiaTheme="minorEastAsia"/>
        </w:rPr>
        <w:t>For example, t</w:t>
      </w:r>
      <w:r w:rsidR="00046A8F" w:rsidRPr="009D0311">
        <w:rPr>
          <w:rFonts w:eastAsiaTheme="minorEastAsia"/>
        </w:rPr>
        <w:t>his has been demonstrated with oral and inactivated poliovirus vaccine</w:t>
      </w:r>
      <w:r w:rsidR="00840298" w:rsidRPr="009D0311">
        <w:rPr>
          <w:rFonts w:eastAsiaTheme="minorEastAsia"/>
        </w:rPr>
        <w:t xml:space="preserve"> </w:t>
      </w:r>
      <w:r w:rsidR="00840298" w:rsidRPr="009D0311">
        <w:rPr>
          <w:rFonts w:eastAsiaTheme="minorEastAsia"/>
        </w:rPr>
        <w:fldChar w:fldCharType="begin" w:fldLock="1"/>
      </w:r>
      <w:r w:rsidR="003A62AD" w:rsidRPr="009D0311">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8,29)","plainTextFormattedCitation":"(28,29)","previouslyFormattedCitation":"(28,29)"},"properties":{"noteIndex":0},"schema":"https://github.com/citation-style-language/schema/raw/master/csl-citation.json"}</w:instrText>
      </w:r>
      <w:r w:rsidR="00840298" w:rsidRPr="009D0311">
        <w:rPr>
          <w:rFonts w:eastAsiaTheme="minorEastAsia"/>
        </w:rPr>
        <w:fldChar w:fldCharType="separate"/>
      </w:r>
      <w:r w:rsidR="000412A8" w:rsidRPr="009D0311">
        <w:rPr>
          <w:rFonts w:eastAsiaTheme="minorEastAsia"/>
          <w:noProof/>
        </w:rPr>
        <w:t>(28,29)</w:t>
      </w:r>
      <w:r w:rsidR="00840298" w:rsidRPr="009D0311">
        <w:rPr>
          <w:rFonts w:eastAsiaTheme="minorEastAsia"/>
        </w:rPr>
        <w:fldChar w:fldCharType="end"/>
      </w:r>
      <w:r w:rsidR="00F22465" w:rsidRPr="009D0311">
        <w:rPr>
          <w:rFonts w:eastAsiaTheme="minorEastAsia"/>
        </w:rPr>
        <w:t>.</w:t>
      </w:r>
      <w:r w:rsidR="00760376" w:rsidRPr="009D0311">
        <w:rPr>
          <w:rFonts w:eastAsiaTheme="minorEastAsia"/>
        </w:rPr>
        <w:t xml:space="preserve"> As such, we may expect the </w:t>
      </w:r>
      <w:r w:rsidRPr="009D0311">
        <w:rPr>
          <w:rFonts w:eastAsiaTheme="minorEastAsia"/>
        </w:rPr>
        <w:t xml:space="preserve">effect </w:t>
      </w:r>
      <w:r w:rsidR="00760376" w:rsidRPr="009D0311">
        <w:rPr>
          <w:rFonts w:eastAsiaTheme="minorEastAsia"/>
        </w:rPr>
        <w:t xml:space="preserve">of </w:t>
      </w:r>
      <w:r w:rsidR="002933DE" w:rsidRPr="009D0311">
        <w:rPr>
          <w:rFonts w:eastAsiaTheme="minorEastAsia"/>
        </w:rPr>
        <w:t>SARS-CoV-2</w:t>
      </w:r>
      <w:r w:rsidR="00760376" w:rsidRPr="009D0311">
        <w:rPr>
          <w:rFonts w:eastAsiaTheme="minorEastAsia"/>
        </w:rPr>
        <w:t xml:space="preserve"> vaccination to be a </w:t>
      </w:r>
      <w:r w:rsidRPr="009D0311">
        <w:rPr>
          <w:rFonts w:eastAsiaTheme="minorEastAsia"/>
        </w:rPr>
        <w:t xml:space="preserve">reduction in </w:t>
      </w:r>
      <w:r w:rsidR="00760376" w:rsidRPr="009D0311">
        <w:rPr>
          <w:rFonts w:eastAsiaTheme="minorEastAsia"/>
        </w:rPr>
        <w:t xml:space="preserve">both </w:t>
      </w:r>
      <w:r w:rsidRPr="009D0311">
        <w:rPr>
          <w:rFonts w:eastAsiaTheme="minorEastAsia"/>
        </w:rPr>
        <w:t xml:space="preserve">generation time distribution and </w:t>
      </w:r>
      <w:r w:rsidR="00954BCA" w:rsidRPr="009D0311">
        <w:rPr>
          <w:rFonts w:eastAsiaTheme="minorEastAsia"/>
        </w:rPr>
        <w:t>overall infectiousness</w:t>
      </w:r>
      <w:r w:rsidRPr="009D0311">
        <w:rPr>
          <w:rFonts w:eastAsiaTheme="minorEastAsia"/>
        </w:rPr>
        <w:t>.</w:t>
      </w:r>
      <w:r w:rsidR="00277741" w:rsidRPr="009D0311">
        <w:rPr>
          <w:rFonts w:eastAsiaTheme="minorEastAsia"/>
        </w:rPr>
        <w:t xml:space="preserve"> Additionally, data gathered from routine testing of healthcare workers has shown vaccination reduce</w:t>
      </w:r>
      <w:r w:rsidR="000B645D" w:rsidRPr="009D0311">
        <w:rPr>
          <w:rFonts w:eastAsiaTheme="minorEastAsia"/>
        </w:rPr>
        <w:t>s</w:t>
      </w:r>
      <w:r w:rsidR="00277741" w:rsidRPr="009D0311">
        <w:rPr>
          <w:rFonts w:eastAsiaTheme="minorEastAsia"/>
        </w:rPr>
        <w:t xml:space="preserve"> individuals’ susceptibility to SARS-CoV-2 infection. As such, in </w:t>
      </w:r>
      <w:r w:rsidR="00912531" w:rsidRPr="009D0311">
        <w:rPr>
          <w:rFonts w:eastAsiaTheme="minorEastAsia"/>
        </w:rPr>
        <w:t>what follows</w:t>
      </w:r>
      <w:r w:rsidR="00635E2D" w:rsidRPr="009D0311">
        <w:rPr>
          <w:rFonts w:eastAsiaTheme="minorEastAsia"/>
        </w:rPr>
        <w:t>,</w:t>
      </w:r>
      <w:r w:rsidRPr="009D0311">
        <w:rPr>
          <w:rFonts w:eastAsiaTheme="minorEastAsia"/>
        </w:rPr>
        <w:t xml:space="preserve"> we explore scenarios in which vaccination </w:t>
      </w:r>
      <w:r w:rsidR="00277741" w:rsidRPr="009D0311">
        <w:rPr>
          <w:rFonts w:eastAsiaTheme="minorEastAsia"/>
        </w:rPr>
        <w:t xml:space="preserve">reduces susceptibility to infection, and </w:t>
      </w:r>
      <w:r w:rsidRPr="009D0311">
        <w:rPr>
          <w:rFonts w:eastAsiaTheme="minorEastAsia"/>
        </w:rPr>
        <w:t>results in a simultaneous and equal reduction in both the generation time</w:t>
      </w:r>
      <w:r w:rsidR="00957457" w:rsidRPr="009D0311">
        <w:rPr>
          <w:rFonts w:eastAsiaTheme="minorEastAsia"/>
        </w:rPr>
        <w:t xml:space="preserve"> distribution</w:t>
      </w:r>
      <w:r w:rsidRPr="009D0311">
        <w:rPr>
          <w:rFonts w:eastAsiaTheme="minorEastAsia"/>
        </w:rPr>
        <w:t xml:space="preserve"> and the infectiousness</w:t>
      </w:r>
      <w:r w:rsidR="00277741" w:rsidRPr="009D0311">
        <w:rPr>
          <w:rFonts w:eastAsiaTheme="minorEastAsia"/>
        </w:rPr>
        <w:t xml:space="preserve"> among the subset of vaccinated individuals who still get infected</w:t>
      </w:r>
      <w:r w:rsidRPr="009D0311">
        <w:rPr>
          <w:rFonts w:eastAsiaTheme="minorEastAsia"/>
        </w:rPr>
        <w:t>.</w:t>
      </w:r>
    </w:p>
    <w:p w14:paraId="67042468" w14:textId="79E88656" w:rsidR="006F3C21" w:rsidRPr="009D0311" w:rsidRDefault="00635E2D" w:rsidP="00760376">
      <w:pPr>
        <w:jc w:val="both"/>
        <w:rPr>
          <w:rFonts w:eastAsiaTheme="minorEastAsia"/>
        </w:rPr>
      </w:pPr>
      <w:r w:rsidRPr="009D0311">
        <w:rPr>
          <w:rFonts w:eastAsiaTheme="minorEastAsia"/>
        </w:rPr>
        <w:t xml:space="preserve">In previous examples we have considered homogeneous mixing between groups. </w:t>
      </w:r>
      <w:r w:rsidR="00760376" w:rsidRPr="009D0311">
        <w:rPr>
          <w:rFonts w:eastAsiaTheme="minorEastAsia"/>
        </w:rPr>
        <w:t>However, v</w:t>
      </w:r>
      <w:r w:rsidRPr="009D0311">
        <w:rPr>
          <w:rFonts w:eastAsiaTheme="minorEastAsia"/>
        </w:rPr>
        <w:t xml:space="preserve">accination is a clear case in which we may also have to consider </w:t>
      </w:r>
      <w:r w:rsidR="00912531" w:rsidRPr="009D0311">
        <w:rPr>
          <w:rFonts w:eastAsiaTheme="minorEastAsia"/>
        </w:rPr>
        <w:t xml:space="preserve">the </w:t>
      </w:r>
      <w:r w:rsidR="00332292" w:rsidRPr="009D0311">
        <w:rPr>
          <w:rFonts w:eastAsiaTheme="minorEastAsia"/>
        </w:rPr>
        <w:t>a</w:t>
      </w:r>
      <w:r w:rsidRPr="009D0311">
        <w:rPr>
          <w:rFonts w:eastAsiaTheme="minorEastAsia"/>
        </w:rPr>
        <w:t>ssortativ</w:t>
      </w:r>
      <w:r w:rsidR="00912531" w:rsidRPr="009D0311">
        <w:rPr>
          <w:rFonts w:eastAsiaTheme="minorEastAsia"/>
        </w:rPr>
        <w:t>ity of</w:t>
      </w:r>
      <w:r w:rsidR="00332292" w:rsidRPr="009D0311">
        <w:rPr>
          <w:rFonts w:eastAsiaTheme="minorEastAsia"/>
        </w:rPr>
        <w:t xml:space="preserve"> mixing</w:t>
      </w:r>
      <w:r w:rsidRPr="009D0311">
        <w:rPr>
          <w:rFonts w:eastAsiaTheme="minorEastAsia"/>
        </w:rPr>
        <w:t>. This could be because of vaccination policy</w:t>
      </w:r>
      <w:r w:rsidR="00470B3F" w:rsidRPr="009D0311">
        <w:rPr>
          <w:rFonts w:eastAsiaTheme="minorEastAsia"/>
        </w:rPr>
        <w:t xml:space="preserve"> such as</w:t>
      </w:r>
      <w:r w:rsidRPr="009D0311">
        <w:rPr>
          <w:rFonts w:eastAsiaTheme="minorEastAsia"/>
        </w:rPr>
        <w:t xml:space="preserve"> targeting </w:t>
      </w:r>
      <w:r w:rsidR="00470B3F" w:rsidRPr="009D0311">
        <w:rPr>
          <w:rFonts w:eastAsiaTheme="minorEastAsia"/>
        </w:rPr>
        <w:t xml:space="preserve">of age </w:t>
      </w:r>
      <w:r w:rsidRPr="009D0311">
        <w:rPr>
          <w:rFonts w:eastAsiaTheme="minorEastAsia"/>
        </w:rPr>
        <w:t>cohort</w:t>
      </w:r>
      <w:r w:rsidR="00470B3F" w:rsidRPr="009D0311">
        <w:rPr>
          <w:rFonts w:eastAsiaTheme="minorEastAsia"/>
        </w:rPr>
        <w:t xml:space="preserve">s </w:t>
      </w:r>
      <w:r w:rsidR="00470B3F" w:rsidRPr="009D0311">
        <w:rPr>
          <w:rFonts w:eastAsiaTheme="minorEastAsia"/>
        </w:rPr>
        <w:fldChar w:fldCharType="begin" w:fldLock="1"/>
      </w:r>
      <w:r w:rsidR="003A62AD" w:rsidRPr="009D0311">
        <w:rPr>
          <w:rFonts w:eastAsiaTheme="minorEastAsia"/>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30,31)","plainTextFormattedCitation":"(30,31)","previouslyFormattedCitation":"(30,31)"},"properties":{"noteIndex":0},"schema":"https://github.com/citation-style-language/schema/raw/master/csl-citation.json"}</w:instrText>
      </w:r>
      <w:r w:rsidR="00470B3F" w:rsidRPr="009D0311">
        <w:rPr>
          <w:rFonts w:eastAsiaTheme="minorEastAsia"/>
        </w:rPr>
        <w:fldChar w:fldCharType="separate"/>
      </w:r>
      <w:r w:rsidR="000412A8" w:rsidRPr="009D0311">
        <w:rPr>
          <w:rFonts w:eastAsiaTheme="minorEastAsia"/>
          <w:noProof/>
        </w:rPr>
        <w:t>(30,31)</w:t>
      </w:r>
      <w:r w:rsidR="00470B3F" w:rsidRPr="009D0311">
        <w:rPr>
          <w:rFonts w:eastAsiaTheme="minorEastAsia"/>
        </w:rPr>
        <w:fldChar w:fldCharType="end"/>
      </w:r>
      <w:r w:rsidRPr="009D0311">
        <w:rPr>
          <w:rFonts w:eastAsiaTheme="minorEastAsia"/>
        </w:rPr>
        <w:t xml:space="preserve"> or because of differential vaccine uptake</w:t>
      </w:r>
      <w:r w:rsidR="00470B3F" w:rsidRPr="009D0311">
        <w:rPr>
          <w:rFonts w:eastAsiaTheme="minorEastAsia"/>
        </w:rPr>
        <w:t xml:space="preserve"> </w:t>
      </w:r>
      <w:r w:rsidR="00470B3F" w:rsidRPr="009D0311">
        <w:rPr>
          <w:rFonts w:eastAsiaTheme="minorEastAsia"/>
        </w:rPr>
        <w:fldChar w:fldCharType="begin" w:fldLock="1"/>
      </w:r>
      <w:r w:rsidR="003A62AD" w:rsidRPr="009D0311">
        <w:rPr>
          <w:rFonts w:eastAsiaTheme="minorEastAsia"/>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2,33)","plainTextFormattedCitation":"(32,33)","previouslyFormattedCitation":"(32,33)"},"properties":{"noteIndex":0},"schema":"https://github.com/citation-style-language/schema/raw/master/csl-citation.json"}</w:instrText>
      </w:r>
      <w:r w:rsidR="00470B3F" w:rsidRPr="009D0311">
        <w:rPr>
          <w:rFonts w:eastAsiaTheme="minorEastAsia"/>
        </w:rPr>
        <w:fldChar w:fldCharType="separate"/>
      </w:r>
      <w:r w:rsidR="000412A8" w:rsidRPr="009D0311">
        <w:rPr>
          <w:rFonts w:eastAsiaTheme="minorEastAsia"/>
          <w:noProof/>
        </w:rPr>
        <w:t>(32,33)</w:t>
      </w:r>
      <w:r w:rsidR="00470B3F" w:rsidRPr="009D0311">
        <w:rPr>
          <w:rFonts w:eastAsiaTheme="minorEastAsia"/>
        </w:rPr>
        <w:fldChar w:fldCharType="end"/>
      </w:r>
      <w:r w:rsidRPr="009D0311">
        <w:rPr>
          <w:rFonts w:eastAsiaTheme="minorEastAsia"/>
        </w:rPr>
        <w:t xml:space="preserve">. </w:t>
      </w:r>
    </w:p>
    <w:p w14:paraId="7EFEA3BB" w14:textId="3D9D3AAA" w:rsidR="00E06357" w:rsidRPr="009D0311" w:rsidRDefault="000B645D" w:rsidP="00470B3F">
      <w:pPr>
        <w:jc w:val="both"/>
        <w:rPr>
          <w:rFonts w:eastAsiaTheme="minorEastAsia"/>
        </w:rPr>
      </w:pPr>
      <w:r w:rsidRPr="009D0311">
        <w:rPr>
          <w:rFonts w:eastAsiaTheme="minorEastAsia"/>
        </w:rPr>
        <w:t xml:space="preserve">We assume vaccination reduces individuals’ </w:t>
      </w:r>
      <w:r w:rsidR="00E02F79" w:rsidRPr="009D0311">
        <w:rPr>
          <w:rFonts w:eastAsiaTheme="minorEastAsia"/>
        </w:rPr>
        <w:t>susceptibility</w:t>
      </w:r>
      <w:r w:rsidRPr="009D0311">
        <w:rPr>
          <w:rFonts w:eastAsiaTheme="minorEastAsia"/>
        </w:rPr>
        <w:t xml:space="preserve"> to infection by 70%. </w:t>
      </w:r>
      <w:r w:rsidR="00470B3F" w:rsidRPr="009D0311">
        <w:rPr>
          <w:rFonts w:eastAsiaTheme="minorEastAsia"/>
        </w:rPr>
        <w:t>We trial three different</w:t>
      </w:r>
      <w:r w:rsidR="00AF5040" w:rsidRPr="009D0311">
        <w:rPr>
          <w:rFonts w:eastAsiaTheme="minorEastAsia"/>
        </w:rPr>
        <w:t xml:space="preserve"> reduction</w:t>
      </w:r>
      <w:r w:rsidR="00954BCA" w:rsidRPr="009D0311">
        <w:rPr>
          <w:rFonts w:eastAsiaTheme="minorEastAsia"/>
        </w:rPr>
        <w:t xml:space="preserve"> factors </w:t>
      </w:r>
      <w:r w:rsidR="00470B3F" w:rsidRPr="009D0311">
        <w:rPr>
          <w:rFonts w:eastAsiaTheme="minorEastAsia"/>
        </w:rPr>
        <w:t>in the</w:t>
      </w:r>
      <w:r w:rsidR="00A15156" w:rsidRPr="009D0311">
        <w:rPr>
          <w:rFonts w:eastAsiaTheme="minorEastAsia"/>
        </w:rPr>
        <w:t xml:space="preserve"> y=x</w:t>
      </w:r>
      <w:r w:rsidR="00470B3F" w:rsidRPr="009D0311">
        <w:rPr>
          <w:rFonts w:eastAsiaTheme="minorEastAsia"/>
        </w:rPr>
        <w:t xml:space="preserve"> direction for the infecti</w:t>
      </w:r>
      <w:r w:rsidR="00156FEB" w:rsidRPr="009D0311">
        <w:rPr>
          <w:rFonts w:eastAsiaTheme="minorEastAsia"/>
        </w:rPr>
        <w:t>vity</w:t>
      </w:r>
      <w:r w:rsidR="00470B3F" w:rsidRPr="009D0311">
        <w:rPr>
          <w:rFonts w:eastAsiaTheme="minorEastAsia"/>
        </w:rPr>
        <w:t xml:space="preserve"> curves of vaccinated individuals: 0.25, 0.5, and 0.75, corresponding to transmission reductions of 93.75%, 75%, and 44% from the vaccinated group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76647A" w:rsidRPr="009D0311">
        <w:t xml:space="preserve">Figure </w:t>
      </w:r>
      <w:r w:rsidR="0076647A">
        <w:rPr>
          <w:noProof/>
        </w:rPr>
        <w:t>5</w:t>
      </w:r>
      <w:r w:rsidR="00A91EA1">
        <w:rPr>
          <w:rFonts w:eastAsiaTheme="minorEastAsia"/>
        </w:rPr>
        <w:fldChar w:fldCharType="end"/>
      </w:r>
      <w:r w:rsidR="00954BCA" w:rsidRPr="009D0311">
        <w:rPr>
          <w:rFonts w:eastAsiaTheme="minorEastAsia"/>
        </w:rPr>
        <w:t>A-C</w:t>
      </w:r>
      <w:r w:rsidR="00470B3F" w:rsidRPr="009D0311">
        <w:rPr>
          <w:rFonts w:eastAsiaTheme="minorEastAsia"/>
        </w:rPr>
        <w:t>). The difference in R inferred through a heterogeneous approach vs a simple application of the baseline generation time distribution is highest for disassortative mixing,</w:t>
      </w:r>
      <w:r w:rsidR="00A43D61" w:rsidRPr="009D0311">
        <w:rPr>
          <w:rFonts w:eastAsiaTheme="minorEastAsia"/>
        </w:rPr>
        <w:t xml:space="preserve"> given with disassortative mixing a significant share of transmission passes through the vaccinated group</w:t>
      </w:r>
      <w:r w:rsidR="00A927DF" w:rsidRPr="009D0311">
        <w:rPr>
          <w:rFonts w:eastAsiaTheme="minorEastAsia"/>
        </w:rPr>
        <w:t>, who</w:t>
      </w:r>
      <w:r w:rsidR="00AF5040" w:rsidRPr="009D0311">
        <w:rPr>
          <w:rFonts w:eastAsiaTheme="minorEastAsia"/>
        </w:rPr>
        <w:t>se g</w:t>
      </w:r>
      <w:r w:rsidR="00A927DF" w:rsidRPr="009D0311">
        <w:rPr>
          <w:rFonts w:eastAsiaTheme="minorEastAsia"/>
        </w:rPr>
        <w:t>eneration time distribution is not included in the unweighted single-type approach</w:t>
      </w:r>
      <w:r w:rsidR="00A43D61" w:rsidRPr="009D0311">
        <w:rPr>
          <w:rFonts w:eastAsiaTheme="minorEastAsia"/>
        </w:rPr>
        <w:t xml:space="preserve">. The difference in inferred R </w:t>
      </w:r>
      <w:r w:rsidR="00470B3F" w:rsidRPr="009D0311">
        <w:rPr>
          <w:rFonts w:eastAsiaTheme="minorEastAsia"/>
        </w:rPr>
        <w:t>reduc</w:t>
      </w:r>
      <w:r w:rsidR="00A43D61" w:rsidRPr="009D0311">
        <w:rPr>
          <w:rFonts w:eastAsiaTheme="minorEastAsia"/>
        </w:rPr>
        <w:t>e</w:t>
      </w:r>
      <w:r w:rsidR="00156FEB" w:rsidRPr="009D0311">
        <w:rPr>
          <w:rFonts w:eastAsiaTheme="minorEastAsia"/>
        </w:rPr>
        <w:t>s</w:t>
      </w:r>
      <w:r w:rsidR="00470B3F" w:rsidRPr="009D0311">
        <w:rPr>
          <w:rFonts w:eastAsiaTheme="minorEastAsia"/>
        </w:rPr>
        <w:t xml:space="preserve"> to zero in the limit of totally assortative mixing, as this represents two isolated </w:t>
      </w:r>
      <w:r w:rsidR="00470B3F" w:rsidRPr="009D0311">
        <w:rPr>
          <w:rFonts w:eastAsiaTheme="minorEastAsia"/>
        </w:rPr>
        <w:lastRenderedPageBreak/>
        <w:t xml:space="preserve">outbreaks, for which the epidemic growth rate is totally driven by the unvaccinated </w:t>
      </w:r>
      <w:r w:rsidR="00825C7D" w:rsidRPr="009D0311">
        <w:rPr>
          <w:rFonts w:eastAsiaTheme="minorEastAsia"/>
        </w:rPr>
        <w:t>group</w:t>
      </w:r>
      <w:r w:rsidR="00470B3F" w:rsidRPr="009D0311">
        <w:rPr>
          <w:rFonts w:eastAsiaTheme="minorEastAsia"/>
        </w:rPr>
        <w:t xml:space="preserve">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76647A" w:rsidRPr="009D0311">
        <w:t xml:space="preserve">Figure </w:t>
      </w:r>
      <w:r w:rsidR="0076647A">
        <w:rPr>
          <w:noProof/>
        </w:rPr>
        <w:t>5</w:t>
      </w:r>
      <w:r w:rsidR="00A91EA1">
        <w:rPr>
          <w:rFonts w:eastAsiaTheme="minorEastAsia"/>
        </w:rPr>
        <w:fldChar w:fldCharType="end"/>
      </w:r>
      <w:r w:rsidR="00156FEB" w:rsidRPr="009D0311">
        <w:rPr>
          <w:rFonts w:eastAsiaTheme="minorEastAsia"/>
        </w:rPr>
        <w:t>D-F</w:t>
      </w:r>
      <w:r w:rsidR="00470B3F" w:rsidRPr="009D0311">
        <w:rPr>
          <w:rFonts w:eastAsiaTheme="minorEastAsia"/>
        </w:rPr>
        <w:t xml:space="preserve">).  The difference in inferred R reduces especially quickly as the contribution of the unvaccinated group </w:t>
      </w:r>
      <w:r w:rsidR="00A43D61" w:rsidRPr="009D0311">
        <w:rPr>
          <w:rFonts w:eastAsiaTheme="minorEastAsia"/>
        </w:rPr>
        <w:t xml:space="preserve">(for whom the baseline generation time distribution is well characterized) </w:t>
      </w:r>
      <w:r w:rsidR="00470B3F" w:rsidRPr="009D0311">
        <w:rPr>
          <w:rFonts w:eastAsiaTheme="minorEastAsia"/>
        </w:rPr>
        <w:t>increases</w:t>
      </w:r>
      <w:r w:rsidR="00A927DF" w:rsidRPr="009D0311">
        <w:rPr>
          <w:rFonts w:eastAsiaTheme="minorEastAsia"/>
        </w:rPr>
        <w:t xml:space="preserve">. This can be seen by considering the relative sizes of the elements of the eigenvector in </w:t>
      </w:r>
      <w:r w:rsidR="00A927DF" w:rsidRPr="009D0311">
        <w:rPr>
          <w:rFonts w:eastAsiaTheme="minorEastAsia"/>
        </w:rPr>
        <w:fldChar w:fldCharType="begin"/>
      </w:r>
      <w:r w:rsidR="00A927DF" w:rsidRPr="009D0311">
        <w:rPr>
          <w:rFonts w:eastAsiaTheme="minorEastAsia"/>
        </w:rPr>
        <w:instrText xml:space="preserve"> REF _Ref61876292 \h </w:instrText>
      </w:r>
      <w:r w:rsidR="00A927DF" w:rsidRPr="009D0311">
        <w:rPr>
          <w:rFonts w:eastAsiaTheme="minorEastAsia"/>
        </w:rPr>
      </w:r>
      <w:r w:rsidR="00A927DF" w:rsidRPr="009D0311">
        <w:rPr>
          <w:rFonts w:eastAsiaTheme="minorEastAsia"/>
        </w:rPr>
        <w:fldChar w:fldCharType="separate"/>
      </w:r>
      <w:r w:rsidR="0076647A" w:rsidRPr="009D0311">
        <w:t xml:space="preserve">Equation </w:t>
      </w:r>
      <w:r w:rsidR="0076647A">
        <w:rPr>
          <w:noProof/>
        </w:rPr>
        <w:t>5</w:t>
      </w:r>
      <w:r w:rsidR="00A927DF" w:rsidRPr="009D0311">
        <w:rPr>
          <w:rFonts w:eastAsiaTheme="minorEastAsia"/>
        </w:rPr>
        <w:fldChar w:fldCharType="end"/>
      </w:r>
      <w:r w:rsidR="00A927DF" w:rsidRPr="009D0311">
        <w:rPr>
          <w:rFonts w:eastAsiaTheme="minorEastAsia"/>
        </w:rPr>
        <w:t xml:space="preserve"> corresponding to the proportion of infections that are in the vaccinated and unvaccinated </w:t>
      </w:r>
      <w:r w:rsidR="00825C7D" w:rsidRPr="009D0311">
        <w:rPr>
          <w:rFonts w:eastAsiaTheme="minorEastAsia"/>
        </w:rPr>
        <w:t>group</w:t>
      </w:r>
      <w:r w:rsidR="00A927DF" w:rsidRPr="009D0311">
        <w:rPr>
          <w:rFonts w:eastAsiaTheme="minorEastAsia"/>
        </w:rPr>
        <w:t xml:space="preserve">s </w:t>
      </w:r>
      <w:r w:rsidR="00156FEB" w:rsidRPr="009D0311">
        <w:rPr>
          <w:rFonts w:eastAsiaTheme="minorEastAsia"/>
        </w:rPr>
        <w:t>(</w:t>
      </w:r>
      <w:r w:rsidR="00A927DF" w:rsidRPr="009D0311">
        <w:rPr>
          <w:rFonts w:eastAsiaTheme="minorEastAsia"/>
        </w:rPr>
        <w:t xml:space="preserve">shown </w:t>
      </w:r>
      <w:r w:rsidR="00156FEB" w:rsidRPr="009D0311">
        <w:rPr>
          <w:rFonts w:eastAsiaTheme="minorEastAsia"/>
        </w:rPr>
        <w:t xml:space="preserve">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76647A" w:rsidRPr="009D0311">
        <w:t xml:space="preserve">Figure </w:t>
      </w:r>
      <w:r w:rsidR="0076647A">
        <w:rPr>
          <w:noProof/>
        </w:rPr>
        <w:t>5</w:t>
      </w:r>
      <w:r w:rsidR="00A91EA1">
        <w:rPr>
          <w:rFonts w:eastAsiaTheme="minorEastAsia"/>
        </w:rPr>
        <w:fldChar w:fldCharType="end"/>
      </w:r>
      <w:r w:rsidR="00156FEB" w:rsidRPr="009D0311">
        <w:rPr>
          <w:rFonts w:eastAsiaTheme="minorEastAsia"/>
        </w:rPr>
        <w:t>G-I</w:t>
      </w:r>
      <w:r w:rsidR="00A927DF" w:rsidRPr="009D0311">
        <w:rPr>
          <w:rFonts w:eastAsiaTheme="minorEastAsia"/>
        </w:rPr>
        <w:t xml:space="preserve"> for a growing epidemic, and 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76647A" w:rsidRPr="009D0311">
        <w:t xml:space="preserve">Figure </w:t>
      </w:r>
      <w:r w:rsidR="0076647A">
        <w:rPr>
          <w:noProof/>
        </w:rPr>
        <w:t>5</w:t>
      </w:r>
      <w:r w:rsidR="00A91EA1">
        <w:rPr>
          <w:rFonts w:eastAsiaTheme="minorEastAsia"/>
        </w:rPr>
        <w:fldChar w:fldCharType="end"/>
      </w:r>
      <w:r w:rsidR="00A927DF" w:rsidRPr="009D0311">
        <w:rPr>
          <w:rFonts w:eastAsiaTheme="minorEastAsia"/>
        </w:rPr>
        <w:t>J-L for a shrinking epidemic</w:t>
      </w:r>
      <w:r w:rsidR="00156FEB" w:rsidRPr="009D0311">
        <w:rPr>
          <w:rFonts w:eastAsiaTheme="minorEastAsia"/>
        </w:rPr>
        <w:t>)</w:t>
      </w:r>
      <w:r w:rsidR="00470B3F" w:rsidRPr="009D0311">
        <w:rPr>
          <w:rFonts w:eastAsiaTheme="minorEastAsia"/>
        </w:rPr>
        <w:t xml:space="preserve">. </w:t>
      </w:r>
      <w:r w:rsidR="00A927DF" w:rsidRPr="009D0311">
        <w:rPr>
          <w:rFonts w:eastAsiaTheme="minorEastAsia"/>
        </w:rPr>
        <w:t xml:space="preserve">The greater the k value corresponding to the unvaccinated </w:t>
      </w:r>
      <w:r w:rsidR="00825C7D" w:rsidRPr="009D0311">
        <w:rPr>
          <w:rFonts w:eastAsiaTheme="minorEastAsia"/>
        </w:rPr>
        <w:t>group</w:t>
      </w:r>
      <w:r w:rsidR="00A927DF" w:rsidRPr="009D0311">
        <w:rPr>
          <w:rFonts w:eastAsiaTheme="minorEastAsia"/>
        </w:rPr>
        <w:t>, the closer the inferred R from the multi-type process is to the inferred R from the naïve single-type process.</w:t>
      </w:r>
    </w:p>
    <w:p w14:paraId="0755A22B" w14:textId="05BE0609" w:rsidR="004C6F47" w:rsidRPr="009D0311" w:rsidRDefault="004C6F47" w:rsidP="00156FEB">
      <w:pPr>
        <w:pStyle w:val="Caption"/>
        <w:jc w:val="both"/>
      </w:pPr>
      <w:bookmarkStart w:id="27" w:name="_Ref71895082"/>
      <w:bookmarkEnd w:id="26"/>
      <w:r w:rsidRPr="009D0311">
        <w:t xml:space="preserve">Figure </w:t>
      </w:r>
      <w:r w:rsidRPr="009D0311">
        <w:fldChar w:fldCharType="begin"/>
      </w:r>
      <w:r w:rsidRPr="009D0311">
        <w:instrText>SEQ Figure \* ARABIC</w:instrText>
      </w:r>
      <w:r w:rsidRPr="009D0311">
        <w:fldChar w:fldCharType="separate"/>
      </w:r>
      <w:r w:rsidR="0076647A">
        <w:rPr>
          <w:noProof/>
        </w:rPr>
        <w:t>5</w:t>
      </w:r>
      <w:r w:rsidRPr="009D0311">
        <w:fldChar w:fldCharType="end"/>
      </w:r>
      <w:bookmarkEnd w:id="27"/>
      <w:r w:rsidRPr="009D0311">
        <w:t xml:space="preserve">: </w:t>
      </w:r>
      <w:r w:rsidR="00470B3F" w:rsidRPr="009D0311">
        <w:t>(</w:t>
      </w:r>
      <w:r w:rsidR="00B4580D" w:rsidRPr="009D0311">
        <w:t>A-C</w:t>
      </w:r>
      <w:r w:rsidR="00470B3F" w:rsidRPr="009D0311">
        <w:t>) Explored scenarios for vaccine impact on the infectivity distribution; (</w:t>
      </w:r>
      <w:r w:rsidR="00B4580D" w:rsidRPr="009D0311">
        <w:t>D-F</w:t>
      </w:r>
      <w:r w:rsidR="00470B3F" w:rsidRPr="009D0311">
        <w:t xml:space="preserve">) </w:t>
      </w:r>
      <w:r w:rsidR="00B4580D" w:rsidRPr="009D0311">
        <w:t xml:space="preserve">The relative difference in R obtained using a multi-type branching proves vs a naïve single-type branching process with unvaccinated reference </w:t>
      </w:r>
      <w:r w:rsidR="00825C7D" w:rsidRPr="009D0311">
        <w:t>group</w:t>
      </w:r>
      <w:r w:rsidR="00B4580D" w:rsidRPr="009D0311">
        <w:t xml:space="preserve">, accounting for vaccinated individuals by (i) the extent of assortativity (x-axis), (ii) the size of the asymptomatic </w:t>
      </w:r>
      <w:r w:rsidR="00825C7D" w:rsidRPr="009D0311">
        <w:t>group</w:t>
      </w:r>
      <w:r w:rsidR="00B4580D" w:rsidRPr="009D0311">
        <w:t xml:space="preserve"> (linetype) and (iii) the growth rate of the epidemic (colour)</w:t>
      </w:r>
      <w:r w:rsidR="00B93C47" w:rsidRPr="009D0311">
        <w:t>. We assume that vaccination reduces susceptibility by 70% in all explored scenarios</w:t>
      </w:r>
      <w:r w:rsidR="00470B3F" w:rsidRPr="009D0311">
        <w:t>; (</w:t>
      </w:r>
      <w:r w:rsidR="00B4580D" w:rsidRPr="009D0311">
        <w:t>G-I</w:t>
      </w:r>
      <w:r w:rsidR="00470B3F" w:rsidRPr="009D0311">
        <w:t>) elements of the eigenvector corresponding to the vaccinated and unvaccinated groups in a</w:t>
      </w:r>
      <w:r w:rsidR="00AF5040" w:rsidRPr="009D0311">
        <w:t xml:space="preserve"> growing </w:t>
      </w:r>
      <w:r w:rsidR="00470B3F" w:rsidRPr="009D0311">
        <w:t>epidemic with r=0.3, normalised such that their sum is 1; (</w:t>
      </w:r>
      <w:r w:rsidR="00B4580D" w:rsidRPr="009D0311">
        <w:t>J-L</w:t>
      </w:r>
      <w:r w:rsidR="00470B3F" w:rsidRPr="009D0311">
        <w:t>) elements of the eigenvector corresponding to the vaccinated and unvaccinated groups in a</w:t>
      </w:r>
      <w:r w:rsidR="00AF5040" w:rsidRPr="009D0311">
        <w:t xml:space="preserve"> declining</w:t>
      </w:r>
      <w:r w:rsidR="00470B3F" w:rsidRPr="009D0311">
        <w:t xml:space="preserve"> epidemic with r=-0.3, normalised such that their sum is 1.  For graphs </w:t>
      </w:r>
      <w:r w:rsidR="00B4580D" w:rsidRPr="009D0311">
        <w:t>D</w:t>
      </w:r>
      <w:r w:rsidR="00470B3F" w:rsidRPr="009D0311">
        <w:t xml:space="preserve"> </w:t>
      </w:r>
      <w:r w:rsidR="00B4580D" w:rsidRPr="009D0311">
        <w:t>to L</w:t>
      </w:r>
      <w:r w:rsidR="00470B3F" w:rsidRPr="009D0311">
        <w:t>, the x-axis is a two-part discontinuous linear scale from disassortative to homogeneous and from homogeneous to assortative</w:t>
      </w:r>
      <w:r w:rsidR="00B4580D" w:rsidRPr="009D0311">
        <w:t xml:space="preserve"> (</w:t>
      </w:r>
      <w:r w:rsidR="00B4580D" w:rsidRPr="009D0311">
        <w:fldChar w:fldCharType="begin"/>
      </w:r>
      <w:r w:rsidR="00B4580D" w:rsidRPr="009D0311">
        <w:instrText xml:space="preserve"> REF _Ref63855129 \h </w:instrText>
      </w:r>
      <w:r w:rsidR="00156FEB" w:rsidRPr="009D0311">
        <w:instrText xml:space="preserve"> \* MERGEFORMAT </w:instrText>
      </w:r>
      <w:r w:rsidR="00B4580D" w:rsidRPr="009D0311">
        <w:fldChar w:fldCharType="separate"/>
      </w:r>
      <w:r w:rsidR="0076647A">
        <w:rPr>
          <w:b/>
          <w:bCs/>
          <w:lang w:val="en-US"/>
        </w:rPr>
        <w:t>Error! Reference source not found.</w:t>
      </w:r>
      <w:r w:rsidR="00B4580D" w:rsidRPr="009D0311">
        <w:fldChar w:fldCharType="end"/>
      </w:r>
      <w:r w:rsidR="00B4580D" w:rsidRPr="009D0311">
        <w:t>)</w:t>
      </w:r>
      <w:r w:rsidR="00470B3F" w:rsidRPr="009D0311">
        <w:t xml:space="preserve">.   </w:t>
      </w:r>
    </w:p>
    <w:p w14:paraId="15005D31" w14:textId="245EA511" w:rsidR="00194D5F" w:rsidRPr="009D0311" w:rsidRDefault="00194D5F" w:rsidP="00F46F92">
      <w:r w:rsidRPr="009D0311">
        <w:rPr>
          <w:noProof/>
        </w:rPr>
        <w:drawing>
          <wp:inline distT="0" distB="0" distL="0" distR="0" wp14:anchorId="7792CD6E" wp14:editId="57BE390C">
            <wp:extent cx="4856672" cy="5827898"/>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7979" cy="5841466"/>
                    </a:xfrm>
                    <a:prstGeom prst="rect">
                      <a:avLst/>
                    </a:prstGeom>
                    <a:noFill/>
                    <a:ln>
                      <a:noFill/>
                    </a:ln>
                  </pic:spPr>
                </pic:pic>
              </a:graphicData>
            </a:graphic>
          </wp:inline>
        </w:drawing>
      </w:r>
    </w:p>
    <w:bookmarkEnd w:id="3"/>
    <w:p w14:paraId="23CC1A57" w14:textId="0D258E85" w:rsidR="00140A39" w:rsidRPr="009D0311" w:rsidRDefault="004514C4" w:rsidP="00E53597">
      <w:pPr>
        <w:rPr>
          <w:b/>
          <w:bCs/>
        </w:rPr>
      </w:pPr>
      <w:r w:rsidRPr="009D0311">
        <w:rPr>
          <w:b/>
          <w:bCs/>
        </w:rPr>
        <w:lastRenderedPageBreak/>
        <w:t>Discussion</w:t>
      </w:r>
    </w:p>
    <w:p w14:paraId="24784BB8" w14:textId="65E10C03" w:rsidR="00FF37A7" w:rsidRPr="009D0311" w:rsidRDefault="004514C4" w:rsidP="004514C4">
      <w:pPr>
        <w:jc w:val="both"/>
      </w:pPr>
      <w:r w:rsidRPr="009D0311">
        <w:t xml:space="preserve">In this paper we have shown how </w:t>
      </w:r>
      <w:r w:rsidR="00D335BB" w:rsidRPr="009D0311">
        <w:t>and when heterogeneity in the generation time distribution</w:t>
      </w:r>
      <w:r w:rsidRPr="009D0311">
        <w:t xml:space="preserve"> can distort estimates of the reproduction number.</w:t>
      </w:r>
      <w:r w:rsidR="00FF37A7" w:rsidRPr="009D0311">
        <w:t xml:space="preserve"> </w:t>
      </w:r>
      <w:r w:rsidR="006C42A6" w:rsidRPr="009D0311">
        <w:t>While the impact on the inferred reproduction number is limited in the case of symptomatic</w:t>
      </w:r>
      <w:r w:rsidR="00D335BB" w:rsidRPr="009D0311">
        <w:t xml:space="preserve"> case</w:t>
      </w:r>
      <w:r w:rsidR="006C42A6" w:rsidRPr="009D0311">
        <w:t xml:space="preserve"> isolation, it can be considerable </w:t>
      </w:r>
      <w:r w:rsidR="00D335BB" w:rsidRPr="009D0311">
        <w:t xml:space="preserve">if </w:t>
      </w:r>
      <w:r w:rsidR="006C42A6" w:rsidRPr="009D0311">
        <w:t xml:space="preserve">asymptomatic or vaccinated individuals have particularly different generation time distributions </w:t>
      </w:r>
      <w:r w:rsidR="00D335BB" w:rsidRPr="009D0311">
        <w:t xml:space="preserve">from </w:t>
      </w:r>
      <w:r w:rsidR="006C42A6" w:rsidRPr="009D0311">
        <w:t>unvaccinated, symptomatic individuals</w:t>
      </w:r>
      <w:r w:rsidR="00D335BB" w:rsidRPr="009D0311">
        <w:t xml:space="preserve"> (</w:t>
      </w:r>
      <w:r w:rsidR="006C42A6" w:rsidRPr="009D0311">
        <w:t>for whom the generation time distribution will be best characterized</w:t>
      </w:r>
      <w:r w:rsidR="00D335BB" w:rsidRPr="009D0311">
        <w:t>)</w:t>
      </w:r>
      <w:r w:rsidR="006C42A6" w:rsidRPr="009D0311">
        <w:t xml:space="preserve">. The difference in inferred R will be smaller for lower growth rates; where the </w:t>
      </w:r>
      <w:r w:rsidR="00D37D43" w:rsidRPr="009D0311">
        <w:t>poorly characterized</w:t>
      </w:r>
      <w:r w:rsidR="006C42A6" w:rsidRPr="009D0311">
        <w:t xml:space="preserve"> groups represent a small part of the population; or where there is highly assortative mixing between groups.</w:t>
      </w:r>
    </w:p>
    <w:p w14:paraId="474B87D8" w14:textId="7C9426BC" w:rsidR="00A71E5E" w:rsidRPr="009D0311" w:rsidRDefault="00FF37A7" w:rsidP="004514C4">
      <w:pPr>
        <w:jc w:val="both"/>
      </w:pPr>
      <w:r w:rsidRPr="009D0311">
        <w:t xml:space="preserve">In using the renewal equation, we assumed infectiousness could be separated into a reproduction number, depending only on calendar time </w:t>
      </w:r>
      <w:r w:rsidRPr="00D37D43">
        <w:rPr>
          <w:i/>
          <w:iCs/>
        </w:rPr>
        <w:t>t</w:t>
      </w:r>
      <w:r w:rsidRPr="009D0311">
        <w:t xml:space="preserve">, and a generation time distribution depending only on time since infection, </w:t>
      </w:r>
      <w:r w:rsidRPr="00D37D43">
        <w:rPr>
          <w:rFonts w:cstheme="minorHAnsi"/>
          <w:i/>
          <w:iCs/>
        </w:rPr>
        <w:t>τ</w:t>
      </w:r>
      <w:r w:rsidRPr="009D0311">
        <w:t xml:space="preserve">. </w:t>
      </w:r>
      <w:r w:rsidR="00D37D43">
        <w:t>However,</w:t>
      </w:r>
      <w:r w:rsidR="00A71E5E" w:rsidRPr="009D0311">
        <w:t xml:space="preserve"> </w:t>
      </w:r>
      <w:r w:rsidR="00592F61" w:rsidRPr="009D0311">
        <w:t>behaviour</w:t>
      </w:r>
      <w:r w:rsidR="00A71E5E" w:rsidRPr="009D0311">
        <w:t xml:space="preserve"> is likely to change as an </w:t>
      </w:r>
      <w:r w:rsidR="00C21C16" w:rsidRPr="009D0311">
        <w:t>epidemic progresses</w:t>
      </w:r>
      <w:r w:rsidR="00A71E5E" w:rsidRPr="009D0311">
        <w:t>, for instance through a reduction in out-of-household contacts, which may cause the generation time distribution to change independent</w:t>
      </w:r>
      <w:r w:rsidR="00D335BB" w:rsidRPr="009D0311">
        <w:t>ly</w:t>
      </w:r>
      <w:r w:rsidR="00A71E5E" w:rsidRPr="009D0311">
        <w:t xml:space="preserve"> of </w:t>
      </w:r>
      <w:r w:rsidR="00D335BB" w:rsidRPr="009D0311">
        <w:t>case-</w:t>
      </w:r>
      <w:r w:rsidR="00A71E5E" w:rsidRPr="009D0311">
        <w:t xml:space="preserve">isolation. </w:t>
      </w:r>
    </w:p>
    <w:p w14:paraId="3F783B42" w14:textId="2CE50F0D" w:rsidR="00FF37A7" w:rsidRPr="009D0311" w:rsidRDefault="00A71E5E" w:rsidP="004514C4">
      <w:pPr>
        <w:jc w:val="both"/>
      </w:pPr>
      <w:r w:rsidRPr="009D0311">
        <w:t>For the multi-group case, we assumed that relative infectiousness and susceptibility between groups remain</w:t>
      </w:r>
      <w:r w:rsidR="00D335BB" w:rsidRPr="009D0311">
        <w:t>ed</w:t>
      </w:r>
      <w:r w:rsidRPr="009D0311">
        <w:t xml:space="preserve"> constant through time. This too is a simplifying assumption: interventions such as the adoption of face coverings may alter the relative susceptibility and infectiousness between groups, especially if there is a correlation between</w:t>
      </w:r>
      <w:r w:rsidR="006C42A6" w:rsidRPr="009D0311">
        <w:t xml:space="preserve"> the group and the adoption of certain </w:t>
      </w:r>
      <w:r w:rsidR="00592F61" w:rsidRPr="009D0311">
        <w:t>behaviours</w:t>
      </w:r>
      <w:r w:rsidR="006C42A6" w:rsidRPr="009D0311">
        <w:t>. F</w:t>
      </w:r>
      <w:r w:rsidRPr="009D0311">
        <w:t xml:space="preserve">or example, isolation </w:t>
      </w:r>
      <w:r w:rsidR="006C42A6" w:rsidRPr="009D0311">
        <w:t xml:space="preserve">on symptom onset may well be correlated with compliance to </w:t>
      </w:r>
      <w:r w:rsidRPr="009D0311">
        <w:t>mask-wearing</w:t>
      </w:r>
      <w:r w:rsidR="006C42A6" w:rsidRPr="009D0311">
        <w:t xml:space="preserve"> and handwashing</w:t>
      </w:r>
      <w:r w:rsidRPr="009D0311">
        <w:t>.</w:t>
      </w:r>
    </w:p>
    <w:p w14:paraId="658F1DFD" w14:textId="3DA4A19C" w:rsidR="00E81923" w:rsidRPr="009D0311" w:rsidRDefault="00DD0736" w:rsidP="00E81923">
      <w:pPr>
        <w:jc w:val="both"/>
      </w:pPr>
      <w:r w:rsidRPr="009D0311">
        <w:rPr>
          <w:rFonts w:eastAsiaTheme="minorEastAsia"/>
        </w:rPr>
        <w:t xml:space="preserve">Multiple pathogens have been demonstrated to have both symptomatic and asymptomatic clinical courses, including important epidemic viruses SARS-CoV-2 </w:t>
      </w:r>
      <w:r w:rsidRPr="009D0311">
        <w:rPr>
          <w:rFonts w:eastAsiaTheme="minorEastAsia"/>
        </w:rPr>
        <w:fldChar w:fldCharType="begin" w:fldLock="1"/>
      </w:r>
      <w:r w:rsidR="003A62AD" w:rsidRPr="009D0311">
        <w:rPr>
          <w:rFonts w:eastAsiaTheme="minorEastAsia"/>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34)","plainTextFormattedCitation":"(34)","previouslyFormattedCitation":"(34)"},"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34)</w:t>
      </w:r>
      <w:r w:rsidRPr="009D0311">
        <w:rPr>
          <w:rFonts w:eastAsiaTheme="minorEastAsia"/>
        </w:rPr>
        <w:fldChar w:fldCharType="end"/>
      </w:r>
      <w:r w:rsidRPr="009D0311">
        <w:rPr>
          <w:rFonts w:eastAsiaTheme="minorEastAsia"/>
        </w:rPr>
        <w:t xml:space="preserve">, Influenza </w:t>
      </w:r>
      <w:r w:rsidRPr="009D0311">
        <w:rPr>
          <w:rFonts w:eastAsiaTheme="minorEastAsia"/>
        </w:rPr>
        <w:fldChar w:fldCharType="begin" w:fldLock="1"/>
      </w:r>
      <w:r w:rsidR="003A62AD" w:rsidRPr="009D0311">
        <w:rPr>
          <w:rFonts w:eastAsiaTheme="minorEastAsia"/>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35)","plainTextFormattedCitation":"(35)","previouslyFormattedCitation":"(35)"},"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35)</w:t>
      </w:r>
      <w:r w:rsidRPr="009D0311">
        <w:rPr>
          <w:rFonts w:eastAsiaTheme="minorEastAsia"/>
        </w:rPr>
        <w:fldChar w:fldCharType="end"/>
      </w:r>
      <w:r w:rsidRPr="009D0311">
        <w:rPr>
          <w:rFonts w:eastAsiaTheme="minorEastAsia"/>
        </w:rPr>
        <w:t xml:space="preserve">, Ebola Virus Disease </w:t>
      </w:r>
      <w:r w:rsidRPr="009D0311">
        <w:rPr>
          <w:rFonts w:eastAsiaTheme="minorEastAsia"/>
        </w:rPr>
        <w:fldChar w:fldCharType="begin" w:fldLock="1"/>
      </w:r>
      <w:r w:rsidR="003A62AD" w:rsidRPr="009D0311">
        <w:rPr>
          <w:rFonts w:eastAsiaTheme="minorEastAsia"/>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36)","plainTextFormattedCitation":"(36)","previouslyFormattedCitation":"(36)"},"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36)</w:t>
      </w:r>
      <w:r w:rsidRPr="009D0311">
        <w:rPr>
          <w:rFonts w:eastAsiaTheme="minorEastAsia"/>
        </w:rPr>
        <w:fldChar w:fldCharType="end"/>
      </w:r>
      <w:r w:rsidRPr="009D0311">
        <w:rPr>
          <w:rFonts w:eastAsiaTheme="minorEastAsia"/>
        </w:rPr>
        <w:t xml:space="preserve"> and Middle East Respiratory Syndrome (MERS) </w:t>
      </w:r>
      <w:r w:rsidRPr="009D0311">
        <w:rPr>
          <w:rFonts w:eastAsiaTheme="minorEastAsia"/>
        </w:rPr>
        <w:fldChar w:fldCharType="begin" w:fldLock="1"/>
      </w:r>
      <w:r w:rsidR="003A62AD" w:rsidRPr="009D0311">
        <w:rPr>
          <w:rFonts w:eastAsiaTheme="minorEastAsia"/>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37)","plainTextFormattedCitation":"(37)","previouslyFormattedCitation":"(37)"},"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37)</w:t>
      </w:r>
      <w:r w:rsidRPr="009D0311">
        <w:rPr>
          <w:rFonts w:eastAsiaTheme="minorEastAsia"/>
        </w:rPr>
        <w:fldChar w:fldCharType="end"/>
      </w:r>
      <w:r w:rsidRPr="009D0311">
        <w:rPr>
          <w:rFonts w:eastAsiaTheme="minorEastAsia"/>
        </w:rPr>
        <w:t>.</w:t>
      </w:r>
      <w:r w:rsidR="00912531" w:rsidRPr="009D0311">
        <w:rPr>
          <w:rFonts w:eastAsiaTheme="minorEastAsia"/>
        </w:rPr>
        <w:t xml:space="preserve"> </w:t>
      </w:r>
      <w:r w:rsidR="00E81923" w:rsidRPr="009D0311">
        <w:t xml:space="preserve">Previous work has shown that a difference in the generation time distribution of asymptomatic vs symptomatic carriers of COVID can lead to biased estimates of the effective reproduction number </w:t>
      </w:r>
      <w:r w:rsidR="00E81923" w:rsidRPr="009D0311">
        <w:fldChar w:fldCharType="begin" w:fldLock="1"/>
      </w:r>
      <w:r w:rsidR="003A62AD" w:rsidRPr="009D0311">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38)","plainTextFormattedCitation":"(38)","previouslyFormattedCitation":"(38)"},"properties":{"noteIndex":0},"schema":"https://github.com/citation-style-language/schema/raw/master/csl-citation.json"}</w:instrText>
      </w:r>
      <w:r w:rsidR="00E81923" w:rsidRPr="009D0311">
        <w:fldChar w:fldCharType="separate"/>
      </w:r>
      <w:r w:rsidR="000412A8" w:rsidRPr="009D0311">
        <w:rPr>
          <w:noProof/>
        </w:rPr>
        <w:t>(38)</w:t>
      </w:r>
      <w:r w:rsidR="00E81923" w:rsidRPr="009D0311">
        <w:fldChar w:fldCharType="end"/>
      </w:r>
      <w:r w:rsidR="00E81923" w:rsidRPr="009D0311">
        <w:t xml:space="preserve">. </w:t>
      </w:r>
    </w:p>
    <w:p w14:paraId="6D456E18" w14:textId="77777777" w:rsidR="00A15156" w:rsidRPr="009D0311" w:rsidRDefault="00E95AB4" w:rsidP="00DD0736">
      <w:pPr>
        <w:jc w:val="both"/>
        <w:rPr>
          <w:rFonts w:eastAsiaTheme="minorEastAsia"/>
        </w:rPr>
      </w:pPr>
      <w:r w:rsidRPr="009D0311">
        <w:rPr>
          <w:rFonts w:eastAsiaTheme="minorEastAsia"/>
        </w:rPr>
        <w:t xml:space="preserve">The infectious profile of an individual depends principally on the extent and duration of viral shedding, and their effective contact rate. </w:t>
      </w:r>
      <w:r w:rsidR="00912531" w:rsidRPr="009D0311">
        <w:rPr>
          <w:rFonts w:eastAsiaTheme="minorEastAsia"/>
        </w:rPr>
        <w:t xml:space="preserve">Symptom presentation </w:t>
      </w:r>
      <w:r w:rsidR="00181EC3" w:rsidRPr="009D0311">
        <w:rPr>
          <w:rFonts w:eastAsiaTheme="minorEastAsia"/>
        </w:rPr>
        <w:t xml:space="preserve">may impact </w:t>
      </w:r>
      <w:r w:rsidR="007468B2" w:rsidRPr="009D0311">
        <w:rPr>
          <w:rFonts w:eastAsiaTheme="minorEastAsia"/>
        </w:rPr>
        <w:t>both</w:t>
      </w:r>
      <w:r w:rsidR="00181EC3" w:rsidRPr="009D0311">
        <w:rPr>
          <w:rFonts w:eastAsiaTheme="minorEastAsia"/>
        </w:rPr>
        <w:t xml:space="preserve"> variables.</w:t>
      </w:r>
      <w:r w:rsidRPr="009D0311">
        <w:rPr>
          <w:rFonts w:eastAsiaTheme="minorEastAsia"/>
        </w:rPr>
        <w:t xml:space="preserve"> </w:t>
      </w:r>
    </w:p>
    <w:p w14:paraId="45468A76" w14:textId="3505F918" w:rsidR="00912531" w:rsidRPr="009D0311" w:rsidRDefault="00181EC3" w:rsidP="00DD0736">
      <w:pPr>
        <w:jc w:val="both"/>
        <w:rPr>
          <w:rFonts w:eastAsiaTheme="minorEastAsia"/>
        </w:rPr>
      </w:pPr>
      <w:r w:rsidRPr="009D0311">
        <w:rPr>
          <w:rFonts w:eastAsiaTheme="minorEastAsia"/>
        </w:rPr>
        <w:t>Viral shedding will itself depend on individual viral load</w:t>
      </w:r>
      <w:r w:rsidR="007468B2" w:rsidRPr="009D0311">
        <w:rPr>
          <w:rFonts w:eastAsiaTheme="minorEastAsia"/>
        </w:rPr>
        <w:t>,</w:t>
      </w:r>
      <w:r w:rsidRPr="009D0311">
        <w:rPr>
          <w:rFonts w:eastAsiaTheme="minorEastAsia"/>
        </w:rPr>
        <w:t xml:space="preserve"> and the efficiency and duration of viral expulsion. </w:t>
      </w:r>
      <w:r w:rsidR="00E95AB4" w:rsidRPr="009D0311">
        <w:rPr>
          <w:rFonts w:eastAsiaTheme="minorEastAsia"/>
        </w:rPr>
        <w:t>Viral load studies for influenza infection</w:t>
      </w:r>
      <w:r w:rsidRPr="009D0311">
        <w:rPr>
          <w:rFonts w:eastAsiaTheme="minorEastAsia"/>
        </w:rPr>
        <w:t xml:space="preserve"> have shown that </w:t>
      </w:r>
      <w:r w:rsidR="00E95AB4" w:rsidRPr="009D0311">
        <w:rPr>
          <w:rFonts w:eastAsiaTheme="minorEastAsia"/>
        </w:rPr>
        <w:t xml:space="preserve">asymptomatic and paucisymptomatic cases had </w:t>
      </w:r>
      <w:r w:rsidRPr="009D0311">
        <w:rPr>
          <w:rFonts w:eastAsiaTheme="minorEastAsia"/>
        </w:rPr>
        <w:t>1-2 log</w:t>
      </w:r>
      <w:r w:rsidRPr="009D0311">
        <w:rPr>
          <w:rFonts w:eastAsiaTheme="minorEastAsia"/>
          <w:vertAlign w:val="subscript"/>
        </w:rPr>
        <w:t xml:space="preserve">10 </w:t>
      </w:r>
      <w:r w:rsidRPr="009D0311">
        <w:rPr>
          <w:rFonts w:eastAsiaTheme="minorEastAsia"/>
        </w:rPr>
        <w:t>fewer copies of viral RNA than symptomatic cases</w:t>
      </w:r>
      <w:r w:rsidR="002C2842" w:rsidRPr="009D0311">
        <w:rPr>
          <w:rFonts w:eastAsiaTheme="minorEastAsia"/>
        </w:rPr>
        <w:t>,</w:t>
      </w:r>
      <w:r w:rsidRPr="009D0311">
        <w:rPr>
          <w:rFonts w:eastAsiaTheme="minorEastAsia"/>
        </w:rPr>
        <w:t xml:space="preserve"> </w:t>
      </w:r>
      <w:r w:rsidR="00D37D43">
        <w:rPr>
          <w:rFonts w:eastAsiaTheme="minorEastAsia"/>
        </w:rPr>
        <w:t xml:space="preserve">and </w:t>
      </w:r>
      <w:r w:rsidR="00E95AB4" w:rsidRPr="009D0311">
        <w:rPr>
          <w:rFonts w:eastAsiaTheme="minorEastAsia"/>
        </w:rPr>
        <w:t xml:space="preserve">shorter shedding times </w:t>
      </w:r>
      <w:r w:rsidR="00E95AB4" w:rsidRPr="009D0311">
        <w:rPr>
          <w:rFonts w:eastAsiaTheme="minorEastAsia"/>
        </w:rPr>
        <w:fldChar w:fldCharType="begin" w:fldLock="1"/>
      </w:r>
      <w:r w:rsidR="003A62AD" w:rsidRPr="009D0311">
        <w:rPr>
          <w:rFonts w:eastAsiaTheme="minorEastAsia"/>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39)","plainTextFormattedCitation":"(39)","previouslyFormattedCitation":"(39)"},"properties":{"noteIndex":0},"schema":"https://github.com/citation-style-language/schema/raw/master/csl-citation.json"}</w:instrText>
      </w:r>
      <w:r w:rsidR="00E95AB4" w:rsidRPr="009D0311">
        <w:rPr>
          <w:rFonts w:eastAsiaTheme="minorEastAsia"/>
        </w:rPr>
        <w:fldChar w:fldCharType="separate"/>
      </w:r>
      <w:r w:rsidR="000412A8" w:rsidRPr="009D0311">
        <w:rPr>
          <w:rFonts w:eastAsiaTheme="minorEastAsia"/>
          <w:noProof/>
        </w:rPr>
        <w:t>(39)</w:t>
      </w:r>
      <w:r w:rsidR="00E95AB4" w:rsidRPr="009D0311">
        <w:rPr>
          <w:rFonts w:eastAsiaTheme="minorEastAsia"/>
        </w:rPr>
        <w:fldChar w:fldCharType="end"/>
      </w:r>
      <w:r w:rsidRPr="009D0311">
        <w:rPr>
          <w:rFonts w:eastAsiaTheme="minorEastAsia"/>
        </w:rPr>
        <w:t xml:space="preserve">. </w:t>
      </w:r>
      <w:r w:rsidR="00E95AB4" w:rsidRPr="009D0311">
        <w:rPr>
          <w:rFonts w:eastAsiaTheme="minorEastAsia"/>
        </w:rPr>
        <w:t xml:space="preserve"> </w:t>
      </w:r>
      <w:r w:rsidRPr="009D0311">
        <w:rPr>
          <w:rFonts w:eastAsiaTheme="minorEastAsia"/>
        </w:rPr>
        <w:t xml:space="preserve">Similarly, studies on </w:t>
      </w:r>
      <w:r w:rsidR="00E95AB4" w:rsidRPr="009D0311">
        <w:rPr>
          <w:rFonts w:eastAsiaTheme="minorEastAsia"/>
        </w:rPr>
        <w:t>MERS</w:t>
      </w:r>
      <w:r w:rsidRPr="009D0311">
        <w:rPr>
          <w:rFonts w:eastAsiaTheme="minorEastAsia"/>
        </w:rPr>
        <w:t xml:space="preserve"> found the </w:t>
      </w:r>
      <w:r w:rsidR="00E95AB4" w:rsidRPr="009D0311">
        <w:rPr>
          <w:rFonts w:eastAsiaTheme="minorEastAsia"/>
        </w:rPr>
        <w:t xml:space="preserve">duration of PCR-positivity increased with disease severity </w:t>
      </w:r>
      <w:r w:rsidR="00E95AB4" w:rsidRPr="009D0311">
        <w:rPr>
          <w:rFonts w:eastAsiaTheme="minorEastAsia"/>
        </w:rPr>
        <w:fldChar w:fldCharType="begin" w:fldLock="1"/>
      </w:r>
      <w:r w:rsidR="003A62AD" w:rsidRPr="009D0311">
        <w:rPr>
          <w:rFonts w:eastAsiaTheme="minorEastAsia"/>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40)","plainTextFormattedCitation":"(40)","previouslyFormattedCitation":"(40)"},"properties":{"noteIndex":0},"schema":"https://github.com/citation-style-language/schema/raw/master/csl-citation.json"}</w:instrText>
      </w:r>
      <w:r w:rsidR="00E95AB4" w:rsidRPr="009D0311">
        <w:rPr>
          <w:rFonts w:eastAsiaTheme="minorEastAsia"/>
        </w:rPr>
        <w:fldChar w:fldCharType="separate"/>
      </w:r>
      <w:r w:rsidR="000412A8" w:rsidRPr="009D0311">
        <w:rPr>
          <w:rFonts w:eastAsiaTheme="minorEastAsia"/>
          <w:noProof/>
        </w:rPr>
        <w:t>(40)</w:t>
      </w:r>
      <w:r w:rsidR="00E95AB4" w:rsidRPr="009D0311">
        <w:rPr>
          <w:rFonts w:eastAsiaTheme="minorEastAsia"/>
        </w:rPr>
        <w:fldChar w:fldCharType="end"/>
      </w:r>
      <w:r w:rsidR="00E95AB4" w:rsidRPr="009D0311">
        <w:rPr>
          <w:rFonts w:eastAsiaTheme="minorEastAsia"/>
        </w:rPr>
        <w:t xml:space="preserve">. Symptoms themselves also increase viral </w:t>
      </w:r>
      <w:r w:rsidR="00D7665D" w:rsidRPr="009D0311">
        <w:rPr>
          <w:rFonts w:eastAsiaTheme="minorEastAsia"/>
        </w:rPr>
        <w:t>expulsion</w:t>
      </w:r>
      <w:r w:rsidRPr="009D0311">
        <w:rPr>
          <w:rFonts w:eastAsiaTheme="minorEastAsia"/>
        </w:rPr>
        <w:t xml:space="preserve">: </w:t>
      </w:r>
      <w:r w:rsidR="00D7665D" w:rsidRPr="009D0311">
        <w:rPr>
          <w:rFonts w:eastAsiaTheme="minorEastAsia"/>
        </w:rPr>
        <w:t xml:space="preserve">a cough can produce an estimated 3,000 droplets, and a sneeze an estimated 40,000 </w:t>
      </w:r>
      <w:r w:rsidR="00D7665D" w:rsidRPr="009D0311">
        <w:rPr>
          <w:rFonts w:eastAsiaTheme="minorEastAsia"/>
        </w:rPr>
        <w:fldChar w:fldCharType="begin" w:fldLock="1"/>
      </w:r>
      <w:r w:rsidR="003A62AD" w:rsidRPr="009D0311">
        <w:rPr>
          <w:rFonts w:eastAsiaTheme="minorEastAsia"/>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1)","plainTextFormattedCitation":"(41)","previouslyFormattedCitation":"(41)"},"properties":{"noteIndex":0},"schema":"https://github.com/citation-style-language/schema/raw/master/csl-citation.json"}</w:instrText>
      </w:r>
      <w:r w:rsidR="00D7665D" w:rsidRPr="009D0311">
        <w:rPr>
          <w:rFonts w:eastAsiaTheme="minorEastAsia"/>
        </w:rPr>
        <w:fldChar w:fldCharType="separate"/>
      </w:r>
      <w:r w:rsidR="000412A8" w:rsidRPr="009D0311">
        <w:rPr>
          <w:rFonts w:eastAsiaTheme="minorEastAsia"/>
          <w:noProof/>
        </w:rPr>
        <w:t>(41)</w:t>
      </w:r>
      <w:r w:rsidR="00D7665D" w:rsidRPr="009D0311">
        <w:rPr>
          <w:rFonts w:eastAsiaTheme="minorEastAsia"/>
        </w:rPr>
        <w:fldChar w:fldCharType="end"/>
      </w:r>
      <w:r w:rsidR="00D7665D" w:rsidRPr="009D0311">
        <w:rPr>
          <w:rFonts w:eastAsiaTheme="minorEastAsia"/>
        </w:rPr>
        <w:t xml:space="preserve">; both far more efficient </w:t>
      </w:r>
      <w:r w:rsidR="00D37D43">
        <w:rPr>
          <w:rFonts w:eastAsiaTheme="minorEastAsia"/>
        </w:rPr>
        <w:t xml:space="preserve">shedding processes </w:t>
      </w:r>
      <w:r w:rsidR="00D7665D" w:rsidRPr="009D0311">
        <w:rPr>
          <w:rFonts w:eastAsiaTheme="minorEastAsia"/>
        </w:rPr>
        <w:t xml:space="preserve">than breathing or talking </w:t>
      </w:r>
      <w:r w:rsidR="00D7665D" w:rsidRPr="009D0311">
        <w:rPr>
          <w:rFonts w:eastAsiaTheme="minorEastAsia"/>
        </w:rPr>
        <w:fldChar w:fldCharType="begin" w:fldLock="1"/>
      </w:r>
      <w:r w:rsidR="003A62AD" w:rsidRPr="009D0311">
        <w:rPr>
          <w:rFonts w:eastAsiaTheme="minorEastAsia"/>
        </w:rPr>
        <w:instrText>ADDIN CSL_CITATION {"citationItems":[{"id":"ITEM-1","itemData":{"ISSN":"03671038","PMID":"21009905","author":[{"dropping-particle":"","family":"DUGUID","given":"J. 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2)","plainTextFormattedCitation":"(42)","previouslyFormattedCitation":"(42)"},"properties":{"noteIndex":0},"schema":"https://github.com/citation-style-language/schema/raw/master/csl-citation.json"}</w:instrText>
      </w:r>
      <w:r w:rsidR="00D7665D" w:rsidRPr="009D0311">
        <w:rPr>
          <w:rFonts w:eastAsiaTheme="minorEastAsia"/>
        </w:rPr>
        <w:fldChar w:fldCharType="separate"/>
      </w:r>
      <w:r w:rsidR="000412A8" w:rsidRPr="009D0311">
        <w:rPr>
          <w:rFonts w:eastAsiaTheme="minorEastAsia"/>
          <w:noProof/>
        </w:rPr>
        <w:t>(42)</w:t>
      </w:r>
      <w:r w:rsidR="00D7665D" w:rsidRPr="009D0311">
        <w:rPr>
          <w:rFonts w:eastAsiaTheme="minorEastAsia"/>
        </w:rPr>
        <w:fldChar w:fldCharType="end"/>
      </w:r>
      <w:r w:rsidR="00D7665D" w:rsidRPr="009D0311">
        <w:rPr>
          <w:rFonts w:eastAsiaTheme="minorEastAsia"/>
        </w:rPr>
        <w:t>.</w:t>
      </w:r>
      <w:r w:rsidR="002C2842" w:rsidRPr="009D0311">
        <w:rPr>
          <w:rFonts w:eastAsiaTheme="minorEastAsia"/>
        </w:rPr>
        <w:t xml:space="preserve"> </w:t>
      </w:r>
    </w:p>
    <w:p w14:paraId="5BD72817" w14:textId="0C59C7FB" w:rsidR="00761F00" w:rsidRPr="009D0311" w:rsidRDefault="00DD0736" w:rsidP="00761F00">
      <w:pPr>
        <w:jc w:val="both"/>
        <w:rPr>
          <w:rFonts w:eastAsiaTheme="minorEastAsia"/>
        </w:rPr>
      </w:pPr>
      <w:r w:rsidRPr="009D0311">
        <w:rPr>
          <w:rFonts w:eastAsiaTheme="minorEastAsia"/>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sidRPr="009D0311">
        <w:rPr>
          <w:rFonts w:eastAsiaTheme="minorEastAsia"/>
        </w:rPr>
        <w:t>SARS-CoV-2</w:t>
      </w:r>
      <w:r w:rsidRPr="009D0311">
        <w:rPr>
          <w:rFonts w:eastAsiaTheme="minorEastAsia"/>
        </w:rPr>
        <w:t xml:space="preserve"> patients </w:t>
      </w:r>
      <w:r w:rsidRPr="009D0311">
        <w:rPr>
          <w:rFonts w:eastAsiaTheme="minorEastAsia"/>
        </w:rPr>
        <w:fldChar w:fldCharType="begin" w:fldLock="1"/>
      </w:r>
      <w:r w:rsidR="003A62AD" w:rsidRPr="009D0311">
        <w:rPr>
          <w:rFonts w:eastAsiaTheme="minorEastAsia"/>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3,44)","plainTextFormattedCitation":"(43,44)","previouslyFormattedCitation":"(43,44)"},"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43,44)</w:t>
      </w:r>
      <w:r w:rsidRPr="009D0311">
        <w:rPr>
          <w:rFonts w:eastAsiaTheme="minorEastAsia"/>
        </w:rPr>
        <w:fldChar w:fldCharType="end"/>
      </w:r>
      <w:r w:rsidRPr="009D0311">
        <w:rPr>
          <w:rFonts w:eastAsiaTheme="minorEastAsia"/>
        </w:rPr>
        <w:t xml:space="preserve">, others have found statistically significant differences in viral load </w:t>
      </w:r>
      <w:r w:rsidRPr="009D0311">
        <w:rPr>
          <w:rFonts w:eastAsiaTheme="minorEastAsia"/>
        </w:rPr>
        <w:fldChar w:fldCharType="begin" w:fldLock="1"/>
      </w:r>
      <w:r w:rsidR="003A62AD" w:rsidRPr="009D0311">
        <w:rPr>
          <w:rFonts w:eastAsiaTheme="minorEastAsia"/>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45,46)","plainTextFormattedCitation":"(45,46)","previouslyFormattedCitation":"(45,46)"},"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45,46)</w:t>
      </w:r>
      <w:r w:rsidRPr="009D0311">
        <w:rPr>
          <w:rFonts w:eastAsiaTheme="minorEastAsia"/>
        </w:rPr>
        <w:fldChar w:fldCharType="end"/>
      </w:r>
      <w:r w:rsidRPr="009D0311">
        <w:rPr>
          <w:rFonts w:eastAsiaTheme="minorEastAsia"/>
        </w:rPr>
        <w:t xml:space="preserve"> and clearance time </w:t>
      </w:r>
      <w:r w:rsidRPr="009D0311">
        <w:rPr>
          <w:rFonts w:eastAsiaTheme="minorEastAsia"/>
        </w:rPr>
        <w:fldChar w:fldCharType="begin" w:fldLock="1"/>
      </w:r>
      <w:r w:rsidR="003A62AD" w:rsidRPr="009D0311">
        <w:rPr>
          <w:rFonts w:eastAsiaTheme="minorEastAsia"/>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47,48)","plainTextFormattedCitation":"(47,48)","previouslyFormattedCitation":"(47,48)"},"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47,48)</w:t>
      </w:r>
      <w:r w:rsidRPr="009D0311">
        <w:rPr>
          <w:rFonts w:eastAsiaTheme="minorEastAsia"/>
        </w:rPr>
        <w:fldChar w:fldCharType="end"/>
      </w:r>
      <w:r w:rsidRPr="009D0311">
        <w:rPr>
          <w:rFonts w:eastAsiaTheme="minorEastAsia"/>
        </w:rPr>
        <w:t xml:space="preserve">, or that shedding duration increases with disease severity </w:t>
      </w:r>
      <w:r w:rsidRPr="009D0311">
        <w:rPr>
          <w:rFonts w:eastAsiaTheme="minorEastAsia"/>
        </w:rPr>
        <w:fldChar w:fldCharType="begin" w:fldLock="1"/>
      </w:r>
      <w:r w:rsidR="003A62AD" w:rsidRPr="009D0311">
        <w:rPr>
          <w:rFonts w:eastAsiaTheme="minorEastAsia"/>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49)","plainTextFormattedCitation":"(49)","previouslyFormattedCitation":"(49)"},"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49)</w:t>
      </w:r>
      <w:r w:rsidRPr="009D0311">
        <w:rPr>
          <w:rFonts w:eastAsiaTheme="minorEastAsia"/>
        </w:rPr>
        <w:fldChar w:fldCharType="end"/>
      </w:r>
      <w:r w:rsidRPr="009D0311">
        <w:rPr>
          <w:rFonts w:eastAsiaTheme="minorEastAsia"/>
        </w:rPr>
        <w:t>.</w:t>
      </w:r>
      <w:r w:rsidR="00DE28C1" w:rsidRPr="009D0311">
        <w:rPr>
          <w:rFonts w:eastAsiaTheme="minorEastAsia"/>
        </w:rPr>
        <w:t xml:space="preserve"> A further study in Catalonia has found severity to be positively correlated with viral load, </w:t>
      </w:r>
      <w:r w:rsidR="002D7D90" w:rsidRPr="009D0311">
        <w:rPr>
          <w:rFonts w:eastAsiaTheme="minorEastAsia"/>
        </w:rPr>
        <w:t xml:space="preserve">and that higher viral loads led to a greater extent of onward transmission </w:t>
      </w:r>
      <w:r w:rsidR="002D7D90" w:rsidRPr="009D0311">
        <w:rPr>
          <w:rFonts w:eastAsiaTheme="minorEastAsia"/>
        </w:rPr>
        <w:fldChar w:fldCharType="begin" w:fldLock="1"/>
      </w:r>
      <w:r w:rsidR="003A62AD" w:rsidRPr="009D0311">
        <w:rPr>
          <w:rFonts w:eastAsiaTheme="minorEastAsia"/>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50)","plainTextFormattedCitation":"(50)","previouslyFormattedCitation":"(50)"},"properties":{"noteIndex":0},"schema":"https://github.com/citation-style-language/schema/raw/master/csl-citation.json"}</w:instrText>
      </w:r>
      <w:r w:rsidR="002D7D90" w:rsidRPr="009D0311">
        <w:rPr>
          <w:rFonts w:eastAsiaTheme="minorEastAsia"/>
        </w:rPr>
        <w:fldChar w:fldCharType="separate"/>
      </w:r>
      <w:r w:rsidR="000412A8" w:rsidRPr="009D0311">
        <w:rPr>
          <w:rFonts w:eastAsiaTheme="minorEastAsia"/>
          <w:noProof/>
        </w:rPr>
        <w:t>(50)</w:t>
      </w:r>
      <w:r w:rsidR="002D7D90" w:rsidRPr="009D0311">
        <w:rPr>
          <w:rFonts w:eastAsiaTheme="minorEastAsia"/>
        </w:rPr>
        <w:fldChar w:fldCharType="end"/>
      </w:r>
      <w:r w:rsidR="002D7D90" w:rsidRPr="009D0311">
        <w:rPr>
          <w:rFonts w:eastAsiaTheme="minorEastAsia"/>
        </w:rPr>
        <w:t xml:space="preserve">. </w:t>
      </w:r>
      <w:r w:rsidRPr="009D0311">
        <w:rPr>
          <w:rFonts w:eastAsiaTheme="minorEastAsia"/>
        </w:rPr>
        <w:t xml:space="preserve">A recent literature review including 79 studies on SARS-CoV-2 concluded that the sum of evidence suggests viral load is similar between symptomatic and asymptomatic </w:t>
      </w:r>
      <w:r w:rsidR="002C2842" w:rsidRPr="009D0311">
        <w:rPr>
          <w:rFonts w:eastAsiaTheme="minorEastAsia"/>
        </w:rPr>
        <w:t>individuals</w:t>
      </w:r>
      <w:r w:rsidRPr="009D0311">
        <w:rPr>
          <w:rFonts w:eastAsiaTheme="minorEastAsia"/>
        </w:rPr>
        <w:t>, most studies ‘demonstrate faster viral clearance among asymptomatic than those who are symptomatic</w:t>
      </w:r>
      <w:r w:rsidR="00761F00">
        <w:rPr>
          <w:rFonts w:eastAsiaTheme="minorEastAsia"/>
        </w:rPr>
        <w:t>’</w:t>
      </w:r>
      <w:r w:rsidRPr="009D0311">
        <w:rPr>
          <w:rFonts w:eastAsiaTheme="minorEastAsia"/>
        </w:rPr>
        <w:t xml:space="preserve"> </w:t>
      </w:r>
      <w:r w:rsidRPr="009D0311">
        <w:rPr>
          <w:rFonts w:eastAsiaTheme="minorEastAsia"/>
        </w:rPr>
        <w:fldChar w:fldCharType="begin" w:fldLock="1"/>
      </w:r>
      <w:r w:rsidR="003A62AD" w:rsidRPr="009D0311">
        <w:rPr>
          <w:rFonts w:eastAsiaTheme="minorEastAsia"/>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1)","plainTextFormattedCitation":"(51)","previouslyFormattedCitation":"(51)"},"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51)</w:t>
      </w:r>
      <w:r w:rsidRPr="009D0311">
        <w:rPr>
          <w:rFonts w:eastAsiaTheme="minorEastAsia"/>
        </w:rPr>
        <w:fldChar w:fldCharType="end"/>
      </w:r>
      <w:r w:rsidRPr="009D0311">
        <w:rPr>
          <w:rFonts w:eastAsiaTheme="minorEastAsia"/>
        </w:rPr>
        <w:t>.</w:t>
      </w:r>
      <w:r w:rsidR="00AC4A36" w:rsidRPr="009D0311">
        <w:rPr>
          <w:rFonts w:eastAsiaTheme="minorEastAsia"/>
        </w:rPr>
        <w:t xml:space="preserve"> </w:t>
      </w:r>
      <w:r w:rsidR="00761F00">
        <w:rPr>
          <w:rFonts w:eastAsiaTheme="minorEastAsia"/>
        </w:rPr>
        <w:t>A</w:t>
      </w:r>
      <w:r w:rsidR="00761F00" w:rsidRPr="009D0311">
        <w:rPr>
          <w:rFonts w:eastAsiaTheme="minorEastAsia"/>
        </w:rPr>
        <w:t xml:space="preserve"> </w:t>
      </w:r>
      <w:r w:rsidR="00761F00">
        <w:rPr>
          <w:rFonts w:eastAsiaTheme="minorEastAsia"/>
        </w:rPr>
        <w:t xml:space="preserve">further </w:t>
      </w:r>
      <w:r w:rsidR="00761F00" w:rsidRPr="009D0311">
        <w:rPr>
          <w:rFonts w:eastAsiaTheme="minorEastAsia"/>
        </w:rPr>
        <w:t xml:space="preserve">systematic review of the reproduction number and secondary attack rate </w:t>
      </w:r>
      <w:r w:rsidR="00761F00" w:rsidRPr="009D0311">
        <w:rPr>
          <w:rFonts w:eastAsiaTheme="minorEastAsia"/>
        </w:rPr>
        <w:lastRenderedPageBreak/>
        <w:t xml:space="preserve">suggested asymptomatic cases were around one seventh as infectious as symptomatic individuals </w:t>
      </w:r>
      <w:r w:rsidR="00761F00" w:rsidRPr="009D0311">
        <w:rPr>
          <w:rFonts w:eastAsiaTheme="minorEastAsia"/>
        </w:rPr>
        <w:fldChar w:fldCharType="begin" w:fldLock="1"/>
      </w:r>
      <w:r w:rsidR="00761F00" w:rsidRPr="009D0311">
        <w:rPr>
          <w:rFonts w:eastAsiaTheme="minorEastAsia"/>
        </w:rPr>
        <w:instrText>ADDIN CSL_CITATION {"citationItems":[{"id":"ITEM-1","itemData":{"DOI":"10.1093/cid/ciab100","ISSN":"1058-4838","abstract":"Background. Understanding the drivers of severe acute respiratory syndrome coronavirus 2 (SARS-CoV-2) transmission is crucial for control policies, but evidence of transmission rates in different settings remains limited. Methods. We conducted a systematic review to estimate secondary attack rates (SARs) and observed reproduction numbers (R obs) in different settings exploring differences by age, symptom status, and duration of exposure. To account for additional study heterogeneity, we employed a beta-binomial model to pool SARs across studies and a negative-binomial model to estimate R obs. Results. Households showed the highest transmission rates, with a pooled SAR of 21.1% (95% confidence interval [CI]:17.4-24.8). SARs were significantly higher where the duration of household exposure exceeded 5 days compared with exposure of ≤5 days. SARs related to contacts at social events with family and friends were higher than those for low-risk casual contacts (5.9% vs 1.2%). Estimates of SARs and R obs for asymptomatic index cases were approximately one-seventh, and for presymptomatic two-thirds of those for symptomatic index cases. We found some evidence for reduced transmission potential both from and to individuals younger than 20 years of age in the household context, which is more limited when examining all settings. Conclusions. Our results suggest that exposure in settings with familiar contacts increases SARS-CoV-2 transmission potential. Additionally, the differences observed in transmissibility by index case symptom status and duration of exposure have important implications for control strategies, such as contact tracing, testing, and rapid isolation of cases. There were limited data to explore transmission patterns in workplaces, schools, and care homes, highlighting the need for further research in such settings.","author":[{"dropping-particle":"","family":"Thompson","given":"Hayley A","non-dropping-particle":"","parse-names":false,"suffix":""},{"dropping-particle":"","family":"Mousa","given":"Andria","non-dropping-particle":"","parse-names":false,"suffix":""},{"dropping-particle":"","family":"Dighe","given":"Amy","non-dropping-particle":"","parse-names":false,"suffix":""},{"dropping-particle":"","family":"Fu","given":"Han","non-dropping-particle":"","parse-names":false,"suffix":""},{"dropping-particle":"","family":"Arnedo-Pena","given":"Alberto","non-dropping-particle":"","parse-names":false,"suffix":""},{"dropping-particle":"","family":"Barrett","given":"Peter","non-dropping-particle":"","parse-names":false,"suffix":""},{"dropping-particle":"","family":"Bellido-Blasco","given":"Juan","non-dropping-particle":"","parse-names":false,"suffix":""},{"dropping-particle":"","family":"Bi","given":"Qifang","non-dropping-particle":"","parse-names":false,"suffix":""},{"dropping-particle":"","family":"Caputi","given":"Antonio","non-dropping-particle":"","parse-names":false,"suffix":""},{"dropping-particle":"","family":"Chaw","given":"Liling","non-dropping-particle":"","parse-names":false,"suffix":""},{"dropping-particle":"","family":"Maria","given":"Luigi","non-dropping-particle":"De","parse-names":false,"suffix":""},{"dropping-particle":"","family":"Hoffmann","given":"Matthias","non-dropping-particle":"","parse-names":false,"suffix":""},{"dropping-particle":"","family":"Mahapure","given":"Kiran","non-dropping-particle":"","parse-names":false,"suffix":""},{"dropping-particle":"","family":"Ng","given":"Kangqi","non-dropping-particle":"","parse-names":false,"suffix":""},{"dropping-particle":"","family":"Raghuram","given":"Jagadesan","non-dropping-particle":"","parse-names":false,"suffix":""},{"dropping-particle":"","family":"Singh","given":"Gurpreet","non-dropping-particle":"","parse-names":false,"suffix":""},{"dropping-particle":"","family":"Soman","given":"Biju","non-dropping-particle":"","parse-names":false,"suffix":""},{"dropping-particle":"","family":"Soriano","given":"Vicente","non-dropping-particle":"","parse-names":false,"suffix":""},{"dropping-particle":"","family":"Valent","given":"Francesca","non-dropping-particle":"","parse-names":false,"suffix":""},{"dropping-particle":"","family":"Vimercati","given":"Luigi","non-dropping-particle":"","parse-names":false,"suffix":""},{"dropping-particle":"","family":"Wee","given":"Liang En","non-dropping-particle":"","parse-names":false,"suffix":""},{"dropping-particle":"","family":"Wong","given":"Justin","non-dropping-particle":"","parse-names":false,"suffix":""},{"dropping-particle":"","family":"Ghani","given":"Azra C","non-dropping-particle":"","parse-names":false,"suffix":""},{"dropping-particle":"","family":"Ferguson","given":"Neil M","non-dropping-particle":"","parse-names":false,"suffix":""}],"container-title":"Clinical Infectious Diseases","id":"ITEM-1","issued":{"date-parts":[["2021","2","9"]]},"publisher":"Oxford University Press (OUP)","title":"Severe Acute Respiratory Syndrome Coronavirus 2 (SARS-CoV-2) Setting-specific Transmission Rates: A Systematic Review and Meta-analysis","type":"article-journal"},"uris":["http://www.mendeley.com/documents/?uuid=36a8352c-00dd-3c08-94a4-dd5e6b510b05"]}],"mendeley":{"formattedCitation":"(53)","plainTextFormattedCitation":"(53)"},"properties":{"noteIndex":0},"schema":"https://github.com/citation-style-language/schema/raw/master/csl-citation.json"}</w:instrText>
      </w:r>
      <w:r w:rsidR="00761F00" w:rsidRPr="009D0311">
        <w:rPr>
          <w:rFonts w:eastAsiaTheme="minorEastAsia"/>
        </w:rPr>
        <w:fldChar w:fldCharType="separate"/>
      </w:r>
      <w:r w:rsidR="00761F00" w:rsidRPr="009D0311">
        <w:rPr>
          <w:rFonts w:eastAsiaTheme="minorEastAsia"/>
          <w:noProof/>
        </w:rPr>
        <w:t>(53)</w:t>
      </w:r>
      <w:r w:rsidR="00761F00" w:rsidRPr="009D0311">
        <w:rPr>
          <w:rFonts w:eastAsiaTheme="minorEastAsia"/>
        </w:rPr>
        <w:fldChar w:fldCharType="end"/>
      </w:r>
      <w:r w:rsidR="00761F00" w:rsidRPr="009D0311">
        <w:rPr>
          <w:rFonts w:eastAsiaTheme="minorEastAsia"/>
        </w:rPr>
        <w:t>.</w:t>
      </w:r>
    </w:p>
    <w:p w14:paraId="3CEE5040" w14:textId="69E39BA6" w:rsidR="00AC4A36" w:rsidRPr="009D0311" w:rsidRDefault="00AC4A36" w:rsidP="00AC4A36">
      <w:pPr>
        <w:jc w:val="both"/>
        <w:rPr>
          <w:rFonts w:eastAsiaTheme="minorEastAsia"/>
        </w:rPr>
      </w:pPr>
      <w:r w:rsidRPr="009D0311">
        <w:rPr>
          <w:rFonts w:eastAsiaTheme="minorEastAsia"/>
        </w:rPr>
        <w:t xml:space="preserve">Conversely, symptomatic </w:t>
      </w:r>
      <w:r w:rsidR="002933DE" w:rsidRPr="009D0311">
        <w:rPr>
          <w:rFonts w:eastAsiaTheme="minorEastAsia"/>
        </w:rPr>
        <w:t>SARS-CoV-2</w:t>
      </w:r>
      <w:r w:rsidRPr="009D0311">
        <w:rPr>
          <w:rFonts w:eastAsiaTheme="minorEastAsia"/>
        </w:rPr>
        <w:t xml:space="preserve"> </w:t>
      </w:r>
      <w:r w:rsidR="002933DE" w:rsidRPr="009D0311">
        <w:rPr>
          <w:rFonts w:eastAsiaTheme="minorEastAsia"/>
        </w:rPr>
        <w:t xml:space="preserve">infecteds </w:t>
      </w:r>
      <w:r w:rsidRPr="009D0311">
        <w:rPr>
          <w:rFonts w:eastAsiaTheme="minorEastAsia"/>
        </w:rPr>
        <w:t>are likely to reduce their contacts following onset</w:t>
      </w:r>
      <w:r w:rsidR="00761F00">
        <w:rPr>
          <w:rFonts w:eastAsiaTheme="minorEastAsia"/>
        </w:rPr>
        <w:t xml:space="preserve">: in the UK, </w:t>
      </w:r>
      <w:r w:rsidRPr="009D0311">
        <w:rPr>
          <w:rFonts w:eastAsiaTheme="minorEastAsia"/>
        </w:rPr>
        <w:t xml:space="preserve">isolation of 10 days </w:t>
      </w:r>
      <w:r w:rsidR="00761F00">
        <w:rPr>
          <w:rFonts w:eastAsiaTheme="minorEastAsia"/>
        </w:rPr>
        <w:t xml:space="preserve">is </w:t>
      </w:r>
      <w:r w:rsidRPr="009D0311">
        <w:rPr>
          <w:rFonts w:eastAsiaTheme="minorEastAsia"/>
        </w:rPr>
        <w:t xml:space="preserve">mandated for individuals developing symptoms (and </w:t>
      </w:r>
      <w:r w:rsidR="00761F00">
        <w:rPr>
          <w:rFonts w:eastAsiaTheme="minorEastAsia"/>
        </w:rPr>
        <w:t xml:space="preserve">subsequently </w:t>
      </w:r>
      <w:r w:rsidRPr="009D0311">
        <w:rPr>
          <w:rFonts w:eastAsiaTheme="minorEastAsia"/>
        </w:rPr>
        <w:t xml:space="preserve">receiving a positive test for) </w:t>
      </w:r>
      <w:r w:rsidR="002933DE" w:rsidRPr="009D0311">
        <w:rPr>
          <w:rFonts w:eastAsiaTheme="minorEastAsia"/>
        </w:rPr>
        <w:t>of COVID-19</w:t>
      </w:r>
      <w:r w:rsidRPr="009D0311">
        <w:rPr>
          <w:rFonts w:eastAsiaTheme="minorEastAsia"/>
        </w:rPr>
        <w:t xml:space="preserve">, and for </w:t>
      </w:r>
      <w:r w:rsidR="002933DE" w:rsidRPr="009D0311">
        <w:rPr>
          <w:rFonts w:eastAsiaTheme="minorEastAsia"/>
        </w:rPr>
        <w:t xml:space="preserve">their </w:t>
      </w:r>
      <w:r w:rsidRPr="009D0311">
        <w:rPr>
          <w:rFonts w:eastAsiaTheme="minorEastAsia"/>
        </w:rPr>
        <w:t>household</w:t>
      </w:r>
      <w:r w:rsidR="002933DE" w:rsidRPr="009D0311">
        <w:rPr>
          <w:rFonts w:eastAsiaTheme="minorEastAsia"/>
        </w:rPr>
        <w:t>s</w:t>
      </w:r>
      <w:r w:rsidRPr="009D0311">
        <w:rPr>
          <w:rFonts w:eastAsiaTheme="minorEastAsia"/>
        </w:rPr>
        <w:t xml:space="preserve"> </w:t>
      </w:r>
      <w:r w:rsidRPr="009D0311">
        <w:rPr>
          <w:rFonts w:eastAsiaTheme="minorEastAsia"/>
        </w:rPr>
        <w:fldChar w:fldCharType="begin" w:fldLock="1"/>
      </w:r>
      <w:r w:rsidR="003A62AD" w:rsidRPr="009D0311">
        <w:rPr>
          <w:rFonts w:eastAsiaTheme="minorEastAsia"/>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2)","plainTextFormattedCitation":"(52)","previouslyFormattedCitation":"(52)"},"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52)</w:t>
      </w:r>
      <w:r w:rsidRPr="009D0311">
        <w:rPr>
          <w:rFonts w:eastAsiaTheme="minorEastAsia"/>
        </w:rPr>
        <w:fldChar w:fldCharType="end"/>
      </w:r>
      <w:r w:rsidRPr="009D0311">
        <w:rPr>
          <w:rFonts w:eastAsiaTheme="minorEastAsia"/>
        </w:rPr>
        <w:t xml:space="preserve">. </w:t>
      </w:r>
    </w:p>
    <w:p w14:paraId="5FBB4816" w14:textId="0D291EF3" w:rsidR="00B05F87" w:rsidRPr="009D0311" w:rsidRDefault="00B05F87" w:rsidP="00DD0736">
      <w:pPr>
        <w:jc w:val="both"/>
        <w:rPr>
          <w:rFonts w:eastAsiaTheme="minorEastAsia"/>
        </w:rPr>
      </w:pPr>
      <w:r w:rsidRPr="009D0311">
        <w:rPr>
          <w:rFonts w:eastAsiaTheme="minorEastAsia"/>
        </w:rPr>
        <w:t>Vaccination often has an important impact on viral load</w:t>
      </w:r>
      <w:r w:rsidR="00722D0E" w:rsidRPr="009D0311">
        <w:rPr>
          <w:rFonts w:eastAsiaTheme="minorEastAsia"/>
        </w:rPr>
        <w:t xml:space="preserve"> and/or infectiousness over time</w:t>
      </w:r>
      <w:r w:rsidRPr="009D0311">
        <w:rPr>
          <w:rFonts w:eastAsiaTheme="minorEastAsia"/>
        </w:rPr>
        <w:t>, for instance with oral poliovirus vaccine (OPV</w:t>
      </w:r>
      <w:r w:rsidR="00761F00">
        <w:rPr>
          <w:rFonts w:eastAsiaTheme="minorEastAsia"/>
        </w:rPr>
        <w:t>)</w:t>
      </w:r>
      <w:r w:rsidRPr="009D0311">
        <w:rPr>
          <w:rFonts w:eastAsiaTheme="minorEastAsia"/>
        </w:rPr>
        <w:t xml:space="preserve"> and inactivated poliovirus vaccine (IPV) </w:t>
      </w:r>
      <w:r w:rsidRPr="009D0311">
        <w:rPr>
          <w:rFonts w:eastAsiaTheme="minorEastAsia"/>
        </w:rPr>
        <w:fldChar w:fldCharType="begin" w:fldLock="1"/>
      </w:r>
      <w:r w:rsidR="003A62AD" w:rsidRPr="009D0311">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8,29)","plainTextFormattedCitation":"(28,29)","previouslyFormattedCitation":"(28,29)"},"properties":{"noteIndex":0},"schema":"https://github.com/citation-style-language/schema/raw/master/csl-citation.json"}</w:instrText>
      </w:r>
      <w:r w:rsidRPr="009D0311">
        <w:rPr>
          <w:rFonts w:eastAsiaTheme="minorEastAsia"/>
        </w:rPr>
        <w:fldChar w:fldCharType="separate"/>
      </w:r>
      <w:r w:rsidR="000412A8" w:rsidRPr="009D0311">
        <w:rPr>
          <w:rFonts w:eastAsiaTheme="minorEastAsia"/>
          <w:noProof/>
        </w:rPr>
        <w:t>(28,29)</w:t>
      </w:r>
      <w:r w:rsidRPr="009D0311">
        <w:rPr>
          <w:rFonts w:eastAsiaTheme="minorEastAsia"/>
        </w:rPr>
        <w:fldChar w:fldCharType="end"/>
      </w:r>
      <w:r w:rsidRPr="009D0311">
        <w:rPr>
          <w:rFonts w:eastAsiaTheme="minorEastAsia"/>
        </w:rPr>
        <w:t>.</w:t>
      </w:r>
      <w:r w:rsidR="00D335BB" w:rsidRPr="009D0311">
        <w:rPr>
          <w:rFonts w:eastAsiaTheme="minorEastAsia"/>
        </w:rPr>
        <w:t xml:space="preserve"> </w:t>
      </w:r>
      <w:r w:rsidRPr="009D0311">
        <w:rPr>
          <w:rFonts w:eastAsiaTheme="minorEastAsia"/>
        </w:rPr>
        <w:t xml:space="preserve">The importance of understanding the generation time distribution of </w:t>
      </w:r>
      <w:r w:rsidR="0007618D" w:rsidRPr="009D0311">
        <w:rPr>
          <w:rFonts w:eastAsiaTheme="minorEastAsia"/>
        </w:rPr>
        <w:t xml:space="preserve">multiple groups </w:t>
      </w:r>
      <w:r w:rsidRPr="009D0311">
        <w:rPr>
          <w:rFonts w:eastAsiaTheme="minorEastAsia"/>
        </w:rPr>
        <w:t xml:space="preserve">becomes increasingly important with disassortative mixing. This </w:t>
      </w:r>
      <w:r w:rsidR="0007618D" w:rsidRPr="009D0311">
        <w:rPr>
          <w:rFonts w:eastAsiaTheme="minorEastAsia"/>
        </w:rPr>
        <w:t xml:space="preserve">may be </w:t>
      </w:r>
      <w:r w:rsidRPr="009D0311">
        <w:rPr>
          <w:rFonts w:eastAsiaTheme="minorEastAsia"/>
        </w:rPr>
        <w:t xml:space="preserve">particularly important when estimating the reproduction number of sexually transmitted infections in heterosexual contact networks, for instance </w:t>
      </w:r>
      <w:r w:rsidR="0007618D" w:rsidRPr="009D0311">
        <w:rPr>
          <w:rFonts w:eastAsiaTheme="minorEastAsia"/>
        </w:rPr>
        <w:t xml:space="preserve">with </w:t>
      </w:r>
      <w:r w:rsidRPr="009D0311">
        <w:rPr>
          <w:rFonts w:eastAsiaTheme="minorEastAsia"/>
        </w:rPr>
        <w:t xml:space="preserve">HPV, for which vaccination </w:t>
      </w:r>
      <w:r w:rsidR="0007618D" w:rsidRPr="009D0311">
        <w:rPr>
          <w:rFonts w:eastAsiaTheme="minorEastAsia"/>
        </w:rPr>
        <w:t xml:space="preserve">uptake </w:t>
      </w:r>
      <w:r w:rsidR="00761F00">
        <w:rPr>
          <w:rFonts w:eastAsiaTheme="minorEastAsia"/>
        </w:rPr>
        <w:t xml:space="preserve">was </w:t>
      </w:r>
      <w:r w:rsidR="0007618D" w:rsidRPr="009D0311">
        <w:rPr>
          <w:rFonts w:eastAsiaTheme="minorEastAsia"/>
        </w:rPr>
        <w:t xml:space="preserve">previously limited to </w:t>
      </w:r>
      <w:r w:rsidRPr="009D0311">
        <w:rPr>
          <w:rFonts w:eastAsiaTheme="minorEastAsia"/>
        </w:rPr>
        <w:t xml:space="preserve">females. </w:t>
      </w:r>
    </w:p>
    <w:p w14:paraId="1C3FEEDD" w14:textId="7A27F741" w:rsidR="00A25F12" w:rsidRPr="009D0311" w:rsidRDefault="00ED6735" w:rsidP="00DD0736">
      <w:pPr>
        <w:jc w:val="both"/>
        <w:rPr>
          <w:rFonts w:eastAsiaTheme="minorEastAsia"/>
        </w:rPr>
      </w:pPr>
      <w:r w:rsidRPr="009D0311">
        <w:rPr>
          <w:rFonts w:eastAsiaTheme="minorEastAsia"/>
        </w:rPr>
        <w:t>As vaccine</w:t>
      </w:r>
      <w:r w:rsidR="0007618D" w:rsidRPr="009D0311">
        <w:rPr>
          <w:rFonts w:eastAsiaTheme="minorEastAsia"/>
        </w:rPr>
        <w:t>s against SARS-CoV-2 are</w:t>
      </w:r>
      <w:r w:rsidRPr="009D0311">
        <w:rPr>
          <w:rFonts w:eastAsiaTheme="minorEastAsia"/>
        </w:rPr>
        <w:t xml:space="preserve"> rolled out over the coming months, understanding the impact of the vaccine on the</w:t>
      </w:r>
      <w:r w:rsidR="00815C4C" w:rsidRPr="009D0311">
        <w:rPr>
          <w:rFonts w:eastAsiaTheme="minorEastAsia"/>
        </w:rPr>
        <w:t xml:space="preserve"> susceptibility and</w:t>
      </w:r>
      <w:r w:rsidRPr="009D0311">
        <w:rPr>
          <w:rFonts w:eastAsiaTheme="minorEastAsia"/>
        </w:rPr>
        <w:t xml:space="preserve"> infectious profile will be increasingly important</w:t>
      </w:r>
      <w:r w:rsidR="00B05F87" w:rsidRPr="009D0311">
        <w:rPr>
          <w:rFonts w:eastAsiaTheme="minorEastAsia"/>
        </w:rPr>
        <w:t xml:space="preserve"> for accurate inference of R</w:t>
      </w:r>
      <w:r w:rsidRPr="009D0311">
        <w:rPr>
          <w:rFonts w:eastAsiaTheme="minorEastAsia"/>
        </w:rPr>
        <w:t xml:space="preserve">. Given the vaccine schedule </w:t>
      </w:r>
      <w:r w:rsidR="00761F00">
        <w:rPr>
          <w:rFonts w:eastAsiaTheme="minorEastAsia"/>
        </w:rPr>
        <w:t xml:space="preserve">is </w:t>
      </w:r>
      <w:r w:rsidRPr="009D0311">
        <w:rPr>
          <w:rFonts w:eastAsiaTheme="minorEastAsia"/>
        </w:rPr>
        <w:t>broadly age-</w:t>
      </w:r>
      <w:r w:rsidR="00761F00">
        <w:rPr>
          <w:rFonts w:eastAsiaTheme="minorEastAsia"/>
        </w:rPr>
        <w:t>prioritised,</w:t>
      </w:r>
      <w:r w:rsidRPr="009D0311">
        <w:rPr>
          <w:rFonts w:eastAsiaTheme="minorEastAsia"/>
        </w:rPr>
        <w:t xml:space="preserve"> mixing </w:t>
      </w:r>
      <w:r w:rsidR="00761F00">
        <w:rPr>
          <w:rFonts w:eastAsiaTheme="minorEastAsia"/>
        </w:rPr>
        <w:t xml:space="preserve">by vaccination status </w:t>
      </w:r>
      <w:r w:rsidRPr="009D0311">
        <w:rPr>
          <w:rFonts w:eastAsiaTheme="minorEastAsia"/>
        </w:rPr>
        <w:t xml:space="preserve">will be </w:t>
      </w:r>
      <w:r w:rsidR="00B05F87" w:rsidRPr="009D0311">
        <w:rPr>
          <w:rFonts w:eastAsiaTheme="minorEastAsia"/>
        </w:rPr>
        <w:t xml:space="preserve">more </w:t>
      </w:r>
      <w:r w:rsidRPr="009D0311">
        <w:rPr>
          <w:rFonts w:eastAsiaTheme="minorEastAsia"/>
        </w:rPr>
        <w:t>assortative.</w:t>
      </w:r>
      <w:r w:rsidR="00A927DF" w:rsidRPr="009D0311">
        <w:rPr>
          <w:rFonts w:eastAsiaTheme="minorEastAsia"/>
        </w:rPr>
        <w:t xml:space="preserve"> </w:t>
      </w:r>
    </w:p>
    <w:p w14:paraId="2F81AC7E" w14:textId="7AC75D16" w:rsidR="006C42A6" w:rsidRPr="009D0311" w:rsidRDefault="00722D0E" w:rsidP="004514C4">
      <w:pPr>
        <w:jc w:val="both"/>
      </w:pPr>
      <w:r w:rsidRPr="009D0311">
        <w:rPr>
          <w:rFonts w:eastAsiaTheme="minorEastAsia"/>
        </w:rPr>
        <w:t>Estimating</w:t>
      </w:r>
      <w:r w:rsidR="00277741" w:rsidRPr="009D0311">
        <w:t xml:space="preserve"> </w:t>
      </w:r>
      <w:r w:rsidRPr="009D0311">
        <w:t xml:space="preserve">the </w:t>
      </w:r>
      <w:r w:rsidR="00277741" w:rsidRPr="009D0311">
        <w:t xml:space="preserve">contemporaneous </w:t>
      </w:r>
      <w:r w:rsidR="00F70642" w:rsidRPr="009D0311">
        <w:t xml:space="preserve">generation time distribution should be regarded as similarly important to estimation of the reproduction number itself, which </w:t>
      </w:r>
      <w:r w:rsidR="00F3688E" w:rsidRPr="009D0311">
        <w:t xml:space="preserve">currently occupies the work of </w:t>
      </w:r>
      <w:r w:rsidR="00F70642" w:rsidRPr="009D0311">
        <w:t>academic modelling groups worldwide</w:t>
      </w:r>
      <w:r w:rsidR="00277741" w:rsidRPr="009D0311">
        <w:t xml:space="preserve"> for SARS-CoV-2</w:t>
      </w:r>
      <w:r w:rsidR="00F70642" w:rsidRPr="009D0311">
        <w:t xml:space="preserve">. </w:t>
      </w:r>
      <w:r w:rsidR="00DB34AB" w:rsidRPr="009D0311">
        <w:t xml:space="preserve">Better capturing the heterogeneities of </w:t>
      </w:r>
      <w:r w:rsidR="00F70642" w:rsidRPr="009D0311">
        <w:t>the generation time distribution will be</w:t>
      </w:r>
      <w:r w:rsidR="00DB34AB" w:rsidRPr="009D0311">
        <w:t>come</w:t>
      </w:r>
      <w:r w:rsidR="00F70642" w:rsidRPr="009D0311">
        <w:t xml:space="preserve"> increasingly important as vaccination is rolled out, as well as with the emergence of new strains which may exhibit different </w:t>
      </w:r>
      <w:r w:rsidR="0007618D" w:rsidRPr="009D0311">
        <w:t xml:space="preserve">infectious </w:t>
      </w:r>
      <w:r w:rsidR="00F70642" w:rsidRPr="009D0311">
        <w:t>profiles.</w:t>
      </w:r>
      <w:r w:rsidR="0007618D" w:rsidRPr="009D0311">
        <w:t xml:space="preserve"> Upcoming </w:t>
      </w:r>
      <w:r w:rsidR="002933DE" w:rsidRPr="009D0311">
        <w:rPr>
          <w:rFonts w:eastAsiaTheme="minorEastAsia"/>
        </w:rPr>
        <w:t xml:space="preserve">SARS-CoV-2 </w:t>
      </w:r>
      <w:r w:rsidR="0007618D" w:rsidRPr="009D0311">
        <w:t xml:space="preserve">challenge trials in the UK should enable detailed analysis of viral load profiles and symptomatic rates, which can inform updated generation time distributions </w:t>
      </w:r>
      <w:r w:rsidR="0007618D" w:rsidRPr="009D0311">
        <w:fldChar w:fldCharType="begin" w:fldLock="1"/>
      </w:r>
      <w:r w:rsidR="003A62AD" w:rsidRPr="009D0311">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2)","plainTextFormattedCitation":"(52)","previouslyFormattedCitation":"(52)"},"properties":{"noteIndex":0},"schema":"https://github.com/citation-style-language/schema/raw/master/csl-citation.json"}</w:instrText>
      </w:r>
      <w:r w:rsidR="0007618D" w:rsidRPr="009D0311">
        <w:fldChar w:fldCharType="separate"/>
      </w:r>
      <w:r w:rsidR="000412A8" w:rsidRPr="009D0311">
        <w:rPr>
          <w:noProof/>
        </w:rPr>
        <w:t>(52)</w:t>
      </w:r>
      <w:r w:rsidR="0007618D" w:rsidRPr="009D0311">
        <w:fldChar w:fldCharType="end"/>
      </w:r>
      <w:r w:rsidR="0007618D" w:rsidRPr="009D0311">
        <w:t>.</w:t>
      </w:r>
    </w:p>
    <w:p w14:paraId="71859AAA" w14:textId="79C7D714" w:rsidR="00A15156" w:rsidRPr="009D0311" w:rsidRDefault="006D6A22" w:rsidP="00E53597">
      <w:r w:rsidRPr="009D0311">
        <w:t xml:space="preserve">While estimation of the generation time </w:t>
      </w:r>
      <w:r w:rsidR="00957457" w:rsidRPr="009D0311">
        <w:t xml:space="preserve">distribution </w:t>
      </w:r>
      <w:r w:rsidRPr="009D0311">
        <w:t>is necessarily a time</w:t>
      </w:r>
      <w:r w:rsidR="00F3688E" w:rsidRPr="009D0311">
        <w:t>-</w:t>
      </w:r>
      <w:r w:rsidRPr="009D0311">
        <w:t xml:space="preserve">consuming </w:t>
      </w:r>
      <w:r w:rsidR="00592F61" w:rsidRPr="009D0311">
        <w:t>endeavour</w:t>
      </w:r>
      <w:r w:rsidRPr="009D0311">
        <w:t xml:space="preserve">, testing systems </w:t>
      </w:r>
      <w:r w:rsidR="00F3688E" w:rsidRPr="009D0311">
        <w:t>should integrate additional epidemiological information in tandem with their test</w:t>
      </w:r>
      <w:r w:rsidR="008518C6" w:rsidRPr="009D0311">
        <w:t xml:space="preserve"> and trace </w:t>
      </w:r>
      <w:r w:rsidR="00F3688E" w:rsidRPr="009D0311">
        <w:t>protocols</w:t>
      </w:r>
      <w:r w:rsidR="008518C6" w:rsidRPr="009D0311">
        <w:t>. Updated estimates of the serial interval could be obtained by requiring test applicants to supply their symptom onset date, with linkage to traced contacts should they also enter the testing system. For a more direct means to estimate changes in the generation time distribution, or indeed the incubation period, individuals could be asked for dates of contact with known infected in the previous week, and this too linked with contacts who enter the test and trace system.</w:t>
      </w:r>
      <w:r w:rsidR="00F3688E" w:rsidRPr="009D0311">
        <w:t xml:space="preserve"> </w:t>
      </w:r>
    </w:p>
    <w:p w14:paraId="10D1FCB7" w14:textId="77777777" w:rsidR="00D37D43" w:rsidRDefault="00D37D43">
      <w:pPr>
        <w:rPr>
          <w:b/>
          <w:bCs/>
        </w:rPr>
      </w:pPr>
      <w:r>
        <w:rPr>
          <w:b/>
          <w:bCs/>
        </w:rPr>
        <w:t>Funding</w:t>
      </w:r>
    </w:p>
    <w:p w14:paraId="73AE6632" w14:textId="568CF7F7" w:rsidR="00D37D43" w:rsidRDefault="00D37D43" w:rsidP="00D37D43">
      <w:r w:rsidRPr="00D37D43">
        <w:t xml:space="preserve">This study is partially funded by the National Institute for Health Research (NIHR) Health Protection Research Unit in Modelling and Health Economics, a partnership between Public Health England, Imperial College London and LSHTM (grant code NIHR200908); and acknowledges funding from the MRC Centre for Global Infectious Disease Analysis (reference MR/R015600/1), jointly funded by the UK Medical Research Council (MRC) and the UK Foreign, Commonwealth &amp; Development Office (FCDO), under the MRC/FCDO Concordat agreement and is also part of the EDCTP2 programme supported by the European Union; and acknowledges funding </w:t>
      </w:r>
      <w:r w:rsidR="000E6334">
        <w:t xml:space="preserve">from the </w:t>
      </w:r>
      <w:r w:rsidR="000E6334" w:rsidRPr="000E6334">
        <w:t>Abdul Latif Jameel Institute for Disease and Emergency Analytics</w:t>
      </w:r>
      <w:r w:rsidR="000E6334">
        <w:t xml:space="preserve"> jointly funded by Community Jameel</w:t>
      </w:r>
      <w:r w:rsidRPr="00D37D43">
        <w:t xml:space="preserve">. </w:t>
      </w:r>
    </w:p>
    <w:p w14:paraId="1557ED14" w14:textId="3A449254" w:rsidR="00D37D43" w:rsidRPr="00D37D43" w:rsidRDefault="00D37D43" w:rsidP="00D37D43">
      <w:pPr>
        <w:rPr>
          <w:i/>
          <w:iCs/>
        </w:rPr>
      </w:pPr>
      <w:r w:rsidRPr="00D37D43">
        <w:rPr>
          <w:i/>
          <w:iCs/>
        </w:rPr>
        <w:t xml:space="preserve">Disclaimer: "The views expressed are those of the author(s) and not necessarily those of the NIHR, Public Health England or the Department of Health and Social Care." </w:t>
      </w:r>
    </w:p>
    <w:p w14:paraId="7512F48E" w14:textId="77777777" w:rsidR="00953DE8" w:rsidRDefault="00953DE8">
      <w:pPr>
        <w:rPr>
          <w:b/>
          <w:bCs/>
        </w:rPr>
      </w:pPr>
      <w:r>
        <w:rPr>
          <w:b/>
          <w:bCs/>
        </w:rPr>
        <w:br w:type="page"/>
      </w:r>
    </w:p>
    <w:p w14:paraId="0292B2C0" w14:textId="246C9814" w:rsidR="00F3688E" w:rsidRPr="00D37D43" w:rsidRDefault="00D37D43" w:rsidP="00E53597">
      <w:pPr>
        <w:rPr>
          <w:b/>
          <w:bCs/>
        </w:rPr>
      </w:pPr>
      <w:r>
        <w:rPr>
          <w:b/>
          <w:bCs/>
        </w:rPr>
        <w:lastRenderedPageBreak/>
        <w:t>References</w:t>
      </w:r>
    </w:p>
    <w:p w14:paraId="4C3A9F3B" w14:textId="2B8B5FBE" w:rsidR="003A62AD" w:rsidRPr="009D0311" w:rsidRDefault="00A468C0" w:rsidP="003A62AD">
      <w:pPr>
        <w:widowControl w:val="0"/>
        <w:autoSpaceDE w:val="0"/>
        <w:autoSpaceDN w:val="0"/>
        <w:adjustRightInd w:val="0"/>
        <w:spacing w:line="240" w:lineRule="auto"/>
        <w:ind w:left="640" w:hanging="640"/>
        <w:rPr>
          <w:rFonts w:ascii="Calibri" w:hAnsi="Calibri" w:cs="Calibri"/>
          <w:noProof/>
          <w:szCs w:val="24"/>
        </w:rPr>
      </w:pPr>
      <w:r w:rsidRPr="009D0311">
        <w:fldChar w:fldCharType="begin" w:fldLock="1"/>
      </w:r>
      <w:r w:rsidRPr="009D0311">
        <w:instrText xml:space="preserve">ADDIN Mendeley Bibliography CSL_BIBLIOGRAPHY </w:instrText>
      </w:r>
      <w:r w:rsidRPr="009D0311">
        <w:fldChar w:fldCharType="separate"/>
      </w:r>
      <w:r w:rsidR="003A62AD" w:rsidRPr="009D0311">
        <w:rPr>
          <w:rFonts w:ascii="Calibri" w:hAnsi="Calibri" w:cs="Calibri"/>
          <w:noProof/>
          <w:szCs w:val="24"/>
        </w:rPr>
        <w:t xml:space="preserve">1. </w:t>
      </w:r>
      <w:r w:rsidR="003A62AD" w:rsidRPr="009D0311">
        <w:rPr>
          <w:rFonts w:ascii="Calibri" w:hAnsi="Calibri" w:cs="Calibri"/>
          <w:noProof/>
          <w:szCs w:val="24"/>
        </w:rPr>
        <w:tab/>
        <w:t>COVID-19 Map - Johns Hopkins Coronavirus Resource Center [Internet]. [cited 2021 Mar 10]. Available from: https://coronavirus.jhu.edu/map.html</w:t>
      </w:r>
    </w:p>
    <w:p w14:paraId="7FFB7E76"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 </w:t>
      </w:r>
      <w:r w:rsidRPr="009D0311">
        <w:rPr>
          <w:rFonts w:ascii="Calibri" w:hAnsi="Calibri" w:cs="Calibri"/>
          <w:noProof/>
          <w:szCs w:val="24"/>
        </w:rPr>
        <w:tab/>
        <w:t>Billah MA, Miah MM, Khan MN. Reproductive number of coronavirus: A systematic review and meta-analysis based on global level evidence. Flacco ME, editor. PLoS One [Internet]. 2020 Nov 11 [cited 2021 Feb 10];15(11):e0242128. Available from: https://dx.plos.org/10.1371/journal.pone.0242128</w:t>
      </w:r>
    </w:p>
    <w:p w14:paraId="6E2F6183"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 </w:t>
      </w:r>
      <w:r w:rsidRPr="009D0311">
        <w:rPr>
          <w:rFonts w:ascii="Calibri" w:hAnsi="Calibri" w:cs="Calibri"/>
          <w:noProof/>
          <w:szCs w:val="24"/>
        </w:rPr>
        <w:tab/>
        <w:t>Wallinga J, Teunis P. Different epidemic curves for severe acute respiratory syndrome reveal similar impacts of control measures. Am J Epidemiol [Internet]. 2004 Sep 15 [cited 2019 Oct 30];160(6):509–16. Available from: http://www.ncbi.nlm.nih.gov/pubmed/15353409</w:t>
      </w:r>
    </w:p>
    <w:p w14:paraId="2ABCC71E"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 </w:t>
      </w:r>
      <w:r w:rsidRPr="009D0311">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272F8C5D"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5. </w:t>
      </w:r>
      <w:r w:rsidRPr="009D0311">
        <w:rPr>
          <w:rFonts w:ascii="Calibri" w:hAnsi="Calibri" w:cs="Calibri"/>
          <w:noProof/>
          <w:szCs w:val="24"/>
        </w:rPr>
        <w:tab/>
        <w:t>Cori A, Ferguson NM, Fraser C, Cauchemez S. A New Framework and Software to Estimate Time-Varying Reproduction Numbers During Epidemics. Am J Epidemiol [Internet]. 2013 Nov 1 [cited 2021 Feb 8];178(9):1505–12. Available from: https://academic.oup.com/aje/article-lookup/doi/10.1093/aje/kwt133</w:t>
      </w:r>
    </w:p>
    <w:p w14:paraId="662883AE"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6. </w:t>
      </w:r>
      <w:r w:rsidRPr="009D0311">
        <w:rPr>
          <w:rFonts w:ascii="Calibri" w:hAnsi="Calibri" w:cs="Calibri"/>
          <w:noProof/>
          <w:szCs w:val="24"/>
        </w:rPr>
        <w:tab/>
        <w:t>Riley S, Fraser C, Donnelly CA, Ghani AC, Abu-Raddad LJ, Hedley AJ, et al. Transmission dynamics of the etiological agent of SARS in Hong Kong: Impact of public health interventions. Science (80- ) [Internet]. 2003 Jun 20 [cited 2021 Feb 8];300(5627):1961–6. Available from: http://science.sciencemag.org/</w:t>
      </w:r>
    </w:p>
    <w:p w14:paraId="3B509762"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7. </w:t>
      </w:r>
      <w:r w:rsidRPr="009D0311">
        <w:rPr>
          <w:rFonts w:ascii="Calibri" w:hAnsi="Calibri" w:cs="Calibri"/>
          <w:noProof/>
          <w:szCs w:val="24"/>
        </w:rPr>
        <w:tab/>
        <w:t>Fraser C. Estimating Individual and Household Reproduction Numbers in an Emerging Epidemic. Galvani A, editor. PLoS One [Internet]. 2007 Aug 22 [cited 2020 Nov 24];2(8):e758. Available from: https://dx.plos.org/10.1371/journal.pone.0000758</w:t>
      </w:r>
    </w:p>
    <w:p w14:paraId="1DCC5708"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8. </w:t>
      </w:r>
      <w:r w:rsidRPr="009D0311">
        <w:rPr>
          <w:rFonts w:ascii="Calibri" w:hAnsi="Calibri" w:cs="Calibri"/>
          <w:noProof/>
          <w:szCs w:val="24"/>
        </w:rPr>
        <w:tab/>
        <w:t>The R value and growth rate in the UK - GOV.UK [Internet]. [cited 2021 Feb 10]. Available from: https://www.gov.uk/guidance/the-r-number-in-the-uk</w:t>
      </w:r>
    </w:p>
    <w:p w14:paraId="43338BDF"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9. </w:t>
      </w:r>
      <w:r w:rsidRPr="009D0311">
        <w:rPr>
          <w:rFonts w:ascii="Calibri" w:hAnsi="Calibri" w:cs="Calibri"/>
          <w:noProof/>
          <w:szCs w:val="24"/>
        </w:rPr>
        <w:tab/>
        <w:t>Lehtinen S, Ashcroft P, Bonhoe</w:t>
      </w:r>
      <w:r w:rsidRPr="009D0311">
        <w:rPr>
          <w:rFonts w:ascii="Cambria Math" w:hAnsi="Cambria Math" w:cs="Cambria Math"/>
          <w:noProof/>
          <w:szCs w:val="24"/>
        </w:rPr>
        <w:t>↵</w:t>
      </w:r>
      <w:r w:rsidRPr="009D0311">
        <w:rPr>
          <w:rFonts w:ascii="Calibri" w:hAnsi="Calibri" w:cs="Calibri"/>
          <w:noProof/>
          <w:szCs w:val="24"/>
        </w:rPr>
        <w:t>er S. On the relationship between serial interval, infectiousness profile and generation time. [cited 2020 Nov 24]; Available from: https://doi.org/10.1101/2020.09.18.20197210</w:t>
      </w:r>
    </w:p>
    <w:p w14:paraId="2B89CC2B"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0. </w:t>
      </w:r>
      <w:r w:rsidRPr="009D0311">
        <w:rPr>
          <w:rFonts w:ascii="Calibri" w:hAnsi="Calibri" w:cs="Calibri"/>
          <w:noProof/>
          <w:szCs w:val="24"/>
        </w:rPr>
        <w:tab/>
        <w:t>Britton T, Tomba GS. Estimation in emerging epidemics: Biases and remedies. J R Soc Interface [Internet]. 2019 Jan 1 [cited 2020 Nov 24];16(150). Available from: /pmc/articles/PMC6364646/?report=abstract</w:t>
      </w:r>
    </w:p>
    <w:p w14:paraId="606A6583"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1. </w:t>
      </w:r>
      <w:r w:rsidRPr="009D0311">
        <w:rPr>
          <w:rFonts w:ascii="Calibri" w:hAnsi="Calibri" w:cs="Calibri"/>
          <w:noProof/>
          <w:szCs w:val="24"/>
        </w:rPr>
        <w:tab/>
        <w:t>Cheng HY, Jian SW, Liu DP, Ng TC, Huang WT, Lin HH. Contact Tracing Assessment of COVID-19 Transmission Dynamics in Taiwan and Risk at Different Exposure Periods before and after Symptom Onset. JAMA Intern Med [Internet]. 2020 Sep 1 [cited 2021 Mar 30];180(9):1156–63. Available from: https://jamanetwork.com/</w:t>
      </w:r>
    </w:p>
    <w:p w14:paraId="6CC52EE6"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2. </w:t>
      </w:r>
      <w:r w:rsidRPr="009D0311">
        <w:rPr>
          <w:rFonts w:ascii="Calibri" w:hAnsi="Calibri" w:cs="Calibri"/>
          <w:noProof/>
          <w:szCs w:val="24"/>
        </w:rPr>
        <w:tab/>
        <w:t>Du Z, Xu X, Wu Y, Wang L, Cowling BJ, Meyers LA. Serial interval of COVID-19 among publicly reported confirmed cases [Internet]. Vol. 26, Emerging Infectious Diseases. Centers for Disease Control and Prevention (CDC); 2020 [cited 2021 Mar 30]. p. 1341–3. Available from: /pmc/articles/PMC7258488/</w:t>
      </w:r>
    </w:p>
    <w:p w14:paraId="63A5255D"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3. </w:t>
      </w:r>
      <w:r w:rsidRPr="009D0311">
        <w:rPr>
          <w:rFonts w:ascii="Calibri" w:hAnsi="Calibri" w:cs="Calibri"/>
          <w:noProof/>
          <w:szCs w:val="24"/>
        </w:rPr>
        <w:tab/>
        <w:t>Li Q, Guan X, Wu P, Wang X, Zhou L, Tong Y, et al. Early Transmission Dynamics in Wuhan, China, of Novel Coronavirus–Infected Pneumonia. N Engl J Med [Internet]. 2020 Mar 26 [cited 2021 Mar 30];382(13):1199–207. Available from: http://www.nejm.org/doi/10.1056/NEJMoa2001316</w:t>
      </w:r>
    </w:p>
    <w:p w14:paraId="51974BB5"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lastRenderedPageBreak/>
        <w:t xml:space="preserve">14. </w:t>
      </w:r>
      <w:r w:rsidRPr="009D0311">
        <w:rPr>
          <w:rFonts w:ascii="Calibri" w:hAnsi="Calibri" w:cs="Calibri"/>
          <w:noProof/>
          <w:szCs w:val="24"/>
        </w:rPr>
        <w:tab/>
        <w:t>Ma S, Zhang J, Zeng M, Yun Q, Guo W, Zheng Y, et al. Epidemiological parameters of coronavirus disease 2019: A pooled analysis of publicly reported individual data of 1155 cases from seven countries [Internet]. medRxiv. medRxiv; 2020 [cited 2021 Mar 30]. p. 2020.03.21.20040329. Available from: https://doi.org/10.1101/2020.03.21.20040329</w:t>
      </w:r>
    </w:p>
    <w:p w14:paraId="34404050"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5. </w:t>
      </w:r>
      <w:r w:rsidRPr="009D0311">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1FF00393"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6. </w:t>
      </w:r>
      <w:r w:rsidRPr="009D0311">
        <w:rPr>
          <w:rFonts w:ascii="Calibri" w:hAnsi="Calibri" w:cs="Calibri"/>
          <w:noProof/>
          <w:szCs w:val="24"/>
        </w:rPr>
        <w:tab/>
        <w:t xml:space="preserve">Fraser C. Estimating individual and household reproduction numbers in an emerging epidemic. PLoS One. 2007 Aug 22;2(8). </w:t>
      </w:r>
    </w:p>
    <w:p w14:paraId="55C5CEF4"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7. </w:t>
      </w:r>
      <w:r w:rsidRPr="009D0311">
        <w:rPr>
          <w:rFonts w:ascii="Calibri" w:hAnsi="Calibri" w:cs="Calibri"/>
          <w:noProof/>
          <w:szCs w:val="24"/>
        </w:rPr>
        <w:tab/>
        <w:t>Wallinga J, Lipsitch M. How generation intervals shape the relationship between growth rates and reproductive numbers. Proc R Soc B Biol Sci [Internet]. 2007 Feb 22 [cited 2020 Nov 24];274(1609):599–604. Available from: /pmc/articles/PMC1766383/?report=abstract</w:t>
      </w:r>
    </w:p>
    <w:p w14:paraId="20A15B75"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8. </w:t>
      </w:r>
      <w:r w:rsidRPr="009D0311">
        <w:rPr>
          <w:rFonts w:ascii="Calibri" w:hAnsi="Calibri" w:cs="Calibri"/>
          <w:noProof/>
          <w:szCs w:val="24"/>
        </w:rPr>
        <w:tab/>
        <w:t>Sunetra Gupta, Roy M. Anderson, Robert M. May. Networks of sexual contacts: implications for the pattern of spread of HIV | Ovid [Internet]. 1989 [cited 2021 Mar 5]. Available from: https://oce.ovid.com/article/00002030-198912000-00005/HTML</w:t>
      </w:r>
    </w:p>
    <w:p w14:paraId="693E51CC"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19. </w:t>
      </w:r>
      <w:r w:rsidRPr="009D0311">
        <w:rPr>
          <w:rFonts w:ascii="Calibri" w:hAnsi="Calibri" w:cs="Calibri"/>
          <w:noProof/>
          <w:szCs w:val="24"/>
        </w:rPr>
        <w:tab/>
        <w:t>Garske T, Cori A, Ariyarajah A, Blake IM, Dorigatti I, Eckmanns T, et al. Heterogeneities in the case fatality ratio in the West African Ebola outbreak 2013–2016. Philos Trans R Soc B Biol Sci [Internet]. 2017 May 26 [cited 2019 Jul 16];372(1721):20160308. Available from: http://www.ncbi.nlm.nih.gov/pubmed/28396479</w:t>
      </w:r>
    </w:p>
    <w:p w14:paraId="16D4E517"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0. </w:t>
      </w:r>
      <w:r w:rsidRPr="009D0311">
        <w:rPr>
          <w:rFonts w:ascii="Calibri" w:hAnsi="Calibri" w:cs="Calibri"/>
          <w:noProof/>
          <w:szCs w:val="24"/>
        </w:rPr>
        <w:tab/>
        <w:t>Chowell G, Nishiura H. Transmission dynamics and control of Ebola virus disease (EVD): A review [Internet]. Vol. 12, BMC Medicine. BioMed Central Ltd.; 2014 [cited 2021 Feb 23]. p. 1–16. Available from: /pmc/articles/PMC4207625/</w:t>
      </w:r>
    </w:p>
    <w:p w14:paraId="00655F01"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1. </w:t>
      </w:r>
      <w:r w:rsidRPr="009D0311">
        <w:rPr>
          <w:rFonts w:ascii="Calibri" w:hAnsi="Calibri" w:cs="Calibri"/>
          <w:noProof/>
          <w:szCs w:val="24"/>
        </w:rPr>
        <w:tab/>
        <w:t>Faye O, Boëlle PY, Heleze E, Faye O, Loucoubar C, Magassouba N, et al. Chains of transmission and control of Ebola virus disease in Conakry, Guinea, in 2014: An observational study. Lancet Infect Dis [Internet]. 2015 Mar 1 [cited 2021 Feb 23];15(3):320–6. Available from: http://dx.doi.org/10.1016/</w:t>
      </w:r>
    </w:p>
    <w:p w14:paraId="4BFA4CF4"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2. </w:t>
      </w:r>
      <w:r w:rsidRPr="009D0311">
        <w:rPr>
          <w:rFonts w:ascii="Calibri" w:hAnsi="Calibri" w:cs="Calibri"/>
          <w:noProof/>
          <w:szCs w:val="24"/>
        </w:rPr>
        <w:tab/>
        <w:t>Challen R, Brooks-Pollock E, Tsaneva-Atanasova K, Danon L. Meta-analysis of the SARS-CoV-2 serial interval and the impact of parameter uncertainty on the COVID-19 reproduction number [Internet]. medRxiv. medRxiv; 2020 [cited 2021 Mar 8]. p. 2020.11.17.20231548. Available from: https://doi.org/10.1101/2020.11.17.20231548</w:t>
      </w:r>
    </w:p>
    <w:p w14:paraId="5C671132"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3. </w:t>
      </w:r>
      <w:r w:rsidRPr="009D0311">
        <w:rPr>
          <w:rFonts w:ascii="Calibri" w:hAnsi="Calibri" w:cs="Calibri"/>
          <w:noProof/>
          <w:szCs w:val="24"/>
        </w:rPr>
        <w:tab/>
        <w:t>Linton NM, Kobayashi T, Yang Y, Hayashi K, Akhmetzhanov AR, Jung S-M, et al. Incubation Period and Other Epidemiological Characteristics of 2019 Novel Coronavirus Infections with Right Truncation: A Statistical Analysis of Publicly Available Case Data. [cited 2021 Mar 8]; Available from: https://doi.org/10.1101/2020.01.26.20018754</w:t>
      </w:r>
    </w:p>
    <w:p w14:paraId="790B8A3F"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4. </w:t>
      </w:r>
      <w:r w:rsidRPr="009D0311">
        <w:rPr>
          <w:rFonts w:ascii="Calibri" w:hAnsi="Calibri" w:cs="Calibri"/>
          <w:noProof/>
          <w:szCs w:val="24"/>
        </w:rPr>
        <w:tab/>
        <w:t>Byrne AW, Mcevoy D, Collins AB, Hunt K, Casey M, Barber A, et al. Inferred duration of infectious period of SARS-CoV-2: rapid scoping review and analysis of available evidence for asymptomatic and symptomatic COVID-19 cases. BMJ Open [Internet]. 2020 [cited 2021 Mar 8];10:39856. Available from: http://bmjopen.bmj.com/</w:t>
      </w:r>
    </w:p>
    <w:p w14:paraId="4AC37FFB"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5. </w:t>
      </w:r>
      <w:r w:rsidRPr="009D0311">
        <w:rPr>
          <w:rFonts w:ascii="Calibri" w:hAnsi="Calibri" w:cs="Calibri"/>
          <w:noProof/>
          <w:szCs w:val="24"/>
        </w:rPr>
        <w:tab/>
        <w:t>Abbott S, Hellewell J, Thompson RN, Sherratt K, Gibbs HP, Bosse NI, et al. Estimating the time-varying reproduction number of SARS-CoV-2 using national and subnational case counts. Wellcome Open Res [Internet]. 2020 Dec 8 [cited 2021 May 14];5:112. Available from: https://doi.org/10.12688/wellcomeopenres.16006.1</w:t>
      </w:r>
    </w:p>
    <w:p w14:paraId="4911AC01"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6. </w:t>
      </w:r>
      <w:r w:rsidRPr="009D0311">
        <w:rPr>
          <w:rFonts w:ascii="Calibri" w:hAnsi="Calibri" w:cs="Calibri"/>
          <w:noProof/>
          <w:szCs w:val="24"/>
        </w:rPr>
        <w:tab/>
        <w:t xml:space="preserve">PHE &amp; NHSX. Daily summary: Coronavirus in the UK [Internet]. https://coronavirus.data.gov.uk/. 2020 [cited 2021 Feb 23]. Available from: </w:t>
      </w:r>
      <w:r w:rsidRPr="009D0311">
        <w:rPr>
          <w:rFonts w:ascii="Calibri" w:hAnsi="Calibri" w:cs="Calibri"/>
          <w:noProof/>
          <w:szCs w:val="24"/>
        </w:rPr>
        <w:lastRenderedPageBreak/>
        <w:t>https://coronavirus.data.gov.uk/</w:t>
      </w:r>
    </w:p>
    <w:p w14:paraId="46008AD0"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7. </w:t>
      </w:r>
      <w:r w:rsidRPr="009D0311">
        <w:rPr>
          <w:rFonts w:ascii="Calibri" w:hAnsi="Calibri" w:cs="Calibri"/>
          <w:noProof/>
          <w:szCs w:val="24"/>
        </w:rPr>
        <w:tab/>
        <w:t>Hu S, Wang W, Wang Y, Litvinova M, Luo K, Ren L, et al. Infectivity, susceptibility, and risk factors associated with SARS-CoV-2 transmission under intensive contact tracing in Hunan, China [Internet]. medRxiv. medRxiv; 2020 [cited 2021 Feb 8]. p. 2020.07.23.20160317. Available from: https://doi.org/10.1101/2020.07.23.20160317</w:t>
      </w:r>
    </w:p>
    <w:p w14:paraId="1DDA2F59"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8. </w:t>
      </w:r>
      <w:r w:rsidRPr="009D0311">
        <w:rPr>
          <w:rFonts w:ascii="Calibri" w:hAnsi="Calibri" w:cs="Calibri"/>
          <w:noProof/>
          <w:szCs w:val="24"/>
        </w:rPr>
        <w:tab/>
        <w:t>Laassri M, Lottenbach K, Belshe R, Wolff M, Rennels M, Plotkin S, et al. Effect of different vaccination schedules on excretion of oral poliovirus vaccine strains. J Infect Dis [Internet]. 2005 Dec 15 [cited 2021 Jan 20];192(12):2092–8. Available from: https://academic.oup.com/jid/article-lookup/doi/10.1086/498172</w:t>
      </w:r>
    </w:p>
    <w:p w14:paraId="56571E61"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29. </w:t>
      </w:r>
      <w:r w:rsidRPr="009D0311">
        <w:rPr>
          <w:rFonts w:ascii="Calibri" w:hAnsi="Calibri" w:cs="Calibri"/>
          <w:noProof/>
          <w:szCs w:val="24"/>
        </w:rPr>
        <w:tab/>
        <w:t>Alexander JP, Gary HE, Pallansch MA. Duration of poliovirus excretion and its implications for acute flaccid paralysis surveillance: A review of the literature. J Infect Dis [Internet]. 1997 Feb 1 [cited 2021 Jan 25];175(2 SUPPL.):8176–82. Available from: https://academic.oup.com/jid/article/175/Supplement_1/S176/878744</w:t>
      </w:r>
    </w:p>
    <w:p w14:paraId="67356027"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0. </w:t>
      </w:r>
      <w:r w:rsidRPr="009D0311">
        <w:rPr>
          <w:rFonts w:ascii="Calibri" w:hAnsi="Calibri" w:cs="Calibri"/>
          <w:noProof/>
          <w:szCs w:val="24"/>
        </w:rPr>
        <w:tab/>
        <w:t>Meehan MT, Cocks DG, Caldwell JM, Trauer JM, Adekunle AI, Ragonnet RR, et al. Age-targeted dose allocation can halve COVID-19 vaccine requirements [Internet]. medRxiv. medRxiv; 2020 [cited 2021 Feb 9]. p. 2020.10.08.20208108. Available from: https://doi.org/10.1101/2020.10.08.20208108</w:t>
      </w:r>
    </w:p>
    <w:p w14:paraId="05B6AE1C"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1. </w:t>
      </w:r>
      <w:r w:rsidRPr="009D0311">
        <w:rPr>
          <w:rFonts w:ascii="Calibri" w:hAnsi="Calibri" w:cs="Calibri"/>
          <w:noProof/>
          <w:szCs w:val="24"/>
        </w:rPr>
        <w:tab/>
        <w:t xml:space="preserve">Joint Committee on Vaccination and Immunisation: advice on priority groups for COVID-19 vaccination. 2020. </w:t>
      </w:r>
    </w:p>
    <w:p w14:paraId="4C4217E7"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2. </w:t>
      </w:r>
      <w:r w:rsidRPr="009D0311">
        <w:rPr>
          <w:rFonts w:ascii="Calibri" w:hAnsi="Calibri" w:cs="Calibri"/>
          <w:noProof/>
          <w:szCs w:val="24"/>
        </w:rPr>
        <w:tab/>
        <w:t>Robertson E, Reeve KS, Niedzwiedz CL, Moore J, Blake M, Green M, et al. Predictors of COVID-19 vaccine hesitancy in the UK Household Longitudinal Study. medRxiv [Internet]. 2021 Jan 2 [cited 2021 Feb 9];2020.12.27.20248899. Available from: https://doi.org/10.1101/2020.12.27.20248899</w:t>
      </w:r>
    </w:p>
    <w:p w14:paraId="1E9BC772"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3. </w:t>
      </w:r>
      <w:r w:rsidRPr="009D0311">
        <w:rPr>
          <w:rFonts w:ascii="Calibri" w:hAnsi="Calibri" w:cs="Calibri"/>
          <w:noProof/>
          <w:szCs w:val="24"/>
        </w:rPr>
        <w:tab/>
        <w:t>Barclay VC, Smieszek T, He J, Cao G, Rainey JJ, Gao H, et al. Positive Network Assortativity of Influenza Vaccination at a High School: Implications for Outbreak Risk and Herd Immunity. McVernon J, editor. PLoS One [Internet]. 2014 Feb 5 [cited 2021 Feb 9];9(2):e87042. Available from: https://dx.plos.org/10.1371/journal.pone.0087042</w:t>
      </w:r>
    </w:p>
    <w:p w14:paraId="593F21AD"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4. </w:t>
      </w:r>
      <w:r w:rsidRPr="009D0311">
        <w:rPr>
          <w:rFonts w:ascii="Calibri" w:hAnsi="Calibri" w:cs="Calibri"/>
          <w:noProof/>
          <w:szCs w:val="24"/>
        </w:rPr>
        <w:tab/>
        <w:t>Ward H, Atchison CJ, Whitaker M, Ainslie KEC, Elliot J, Okell LC, et al. Antibody prevalence for SARS-CoV-2 in England following first peak of the pandemic: REACT2 study in 100,000 adults. medRxiv [Internet]. 2020 Aug 14 [cited 2021 Jan 20];2020.08.12.20173690. Available from: https://doi.org/10.1101/2020.08.12.20173690</w:t>
      </w:r>
    </w:p>
    <w:p w14:paraId="65FBCBB4"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5. </w:t>
      </w:r>
      <w:r w:rsidRPr="009D0311">
        <w:rPr>
          <w:rFonts w:ascii="Calibri" w:hAnsi="Calibri" w:cs="Calibri"/>
          <w:noProof/>
          <w:szCs w:val="24"/>
        </w:rPr>
        <w:tab/>
        <w:t>Leung NHL, Xu C, Ip DKM, Cowling BJ. The fraction of influenza virus infections that are asymptomatic: A systematic review and meta-analysis [Internet]. Vol. 26, Epidemiology. Lippincott Williams and Wilkins; 2015 [cited 2021 Jan 20]. p. 862–72. Available from: /pmc/articles/PMC4586318/?report=abstract</w:t>
      </w:r>
    </w:p>
    <w:p w14:paraId="07C29AC6"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6. </w:t>
      </w:r>
      <w:r w:rsidRPr="009D0311">
        <w:rPr>
          <w:rFonts w:ascii="Calibri" w:hAnsi="Calibri" w:cs="Calibri"/>
          <w:noProof/>
          <w:szCs w:val="24"/>
        </w:rPr>
        <w:tab/>
        <w:t>Dean NE, Halloran ME, Yang Y, Longini IM. Transmissibility and pathogenicity of Ebola virus: A systematic review and meta-analysis of household secondary attack rate and asymptomatic infection. Clin Infect Dis [Internet]. 2016 May 15 [cited 2021 Jan 20];62(10):1277–86. Available from: /pmc/articles/PMC4845791/?report=abstract</w:t>
      </w:r>
    </w:p>
    <w:p w14:paraId="4FB8645D"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7. </w:t>
      </w:r>
      <w:r w:rsidRPr="009D0311">
        <w:rPr>
          <w:rFonts w:ascii="Calibri" w:hAnsi="Calibri" w:cs="Calibri"/>
          <w:noProof/>
          <w:szCs w:val="24"/>
        </w:rPr>
        <w:tab/>
        <w:t>Al-Tawfiq JA, Gautret P. Asymptomatic Middle East Respiratory Syndrome Coronavirus (MERS-CoV) infection: Extent and implications for infection control: A systematic review [Internet]. Vol. 27, Travel Medicine and Infectious Disease. Elsevier USA; 2019 [cited 2021 Jan 20]. p. 27–32. Available from: /pmc/articles/PMC7110966/?report=abstract</w:t>
      </w:r>
    </w:p>
    <w:p w14:paraId="6FEF13BB"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8. </w:t>
      </w:r>
      <w:r w:rsidRPr="009D0311">
        <w:rPr>
          <w:rFonts w:ascii="Calibri" w:hAnsi="Calibri" w:cs="Calibri"/>
          <w:noProof/>
          <w:szCs w:val="24"/>
        </w:rPr>
        <w:tab/>
        <w:t xml:space="preserve">Park SW, Cornforth DM, Dushoff J, Weitz JS. The time scale of asymptomatic transmission </w:t>
      </w:r>
      <w:r w:rsidRPr="009D0311">
        <w:rPr>
          <w:rFonts w:ascii="Calibri" w:hAnsi="Calibri" w:cs="Calibri"/>
          <w:noProof/>
          <w:szCs w:val="24"/>
        </w:rPr>
        <w:lastRenderedPageBreak/>
        <w:t xml:space="preserve">affects estimates of epidemic potential in the COVID-19 outbreak. Epidemics. 2020 Jun 1;31:100392. </w:t>
      </w:r>
    </w:p>
    <w:p w14:paraId="41D4E5DE"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39. </w:t>
      </w:r>
      <w:r w:rsidRPr="009D0311">
        <w:rPr>
          <w:rFonts w:ascii="Calibri" w:hAnsi="Calibri" w:cs="Calibri"/>
          <w:noProof/>
          <w:szCs w:val="24"/>
        </w:rPr>
        <w:tab/>
        <w:t xml:space="preserve">Ip DKM, Lau LLH, Leung NHL, Fang VJ, Chan KH, Chu DKW, et al. Viral Shedding and Transmission Potential of Asymptomatic and Paucisymptomatic Influenza Virus Infections in the Community. Clin Infect Dis. 2017 Mar 15;64(6):736–42. </w:t>
      </w:r>
    </w:p>
    <w:p w14:paraId="1F835615"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0. </w:t>
      </w:r>
      <w:r w:rsidRPr="009D0311">
        <w:rPr>
          <w:rFonts w:ascii="Calibri" w:hAnsi="Calibri" w:cs="Calibri"/>
          <w:noProof/>
          <w:szCs w:val="24"/>
        </w:rPr>
        <w:tab/>
        <w:t>Al Hosani FI, Pringle K, Al Mulla M, Kim L, Pham H, Alami NN, et al. Response to emergence of middle east respiratory syndrome coronavirus, Abu Dhabi, United Arab Emirates, 2013-2014. Emerg Infect Dis [Internet]. 2016 Jul 1 [cited 2021 Jan 25];22(7):1162–8. Available from: /pmc/articles/PMC4918155/?report=abstract</w:t>
      </w:r>
    </w:p>
    <w:p w14:paraId="0C8A34B4"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1. </w:t>
      </w:r>
      <w:r w:rsidRPr="009D0311">
        <w:rPr>
          <w:rFonts w:ascii="Calibri" w:hAnsi="Calibri" w:cs="Calibri"/>
          <w:noProof/>
          <w:szCs w:val="24"/>
        </w:rPr>
        <w:tab/>
        <w:t>Cole EC, Cook CE. Characterization of infectious aerosols in health care facilities: An aid to effective engineering controls and preventive strategies. Am J Infect Control [Internet]. 1998 [cited 2021 Jan 26];26(4):453–64. Available from: /pmc/articles/PMC7132666/?report=abstract</w:t>
      </w:r>
    </w:p>
    <w:p w14:paraId="2D14A566"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2. </w:t>
      </w:r>
      <w:r w:rsidRPr="009D0311">
        <w:rPr>
          <w:rFonts w:ascii="Calibri" w:hAnsi="Calibri" w:cs="Calibri"/>
          <w:noProof/>
          <w:szCs w:val="24"/>
        </w:rPr>
        <w:tab/>
        <w:t>DUGUID JP. The numbers and the sites of origin of the droplets expelled during expiratory activities. Edinb Med J [Internet]. 1945 Nov 1 [cited 2021 Jan 26];52(11):385–401. Available from: https://www.ncbi.nlm.nih.gov/pmc/articles/PMC5286249/</w:t>
      </w:r>
    </w:p>
    <w:p w14:paraId="0C1A02E3"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3. </w:t>
      </w:r>
      <w:r w:rsidRPr="009D0311">
        <w:rPr>
          <w:rFonts w:ascii="Calibri" w:hAnsi="Calibri" w:cs="Calibri"/>
          <w:noProof/>
          <w:szCs w:val="24"/>
        </w:rPr>
        <w:tab/>
        <w:t>Walsh KA, Jordan K, Clyne B, Rohde D, Drummond L, Byrne P, et al. SARS-CoV-2 detection, viral load and infectivity over the course of an infection [Internet]. Vol. 81, Journal of Infection. W.B. Saunders Ltd; 2020 [cited 2021 Jan 25]. p. 357–71. Available from: https://doi.org/10.1016/j.jinf.2020.06.067</w:t>
      </w:r>
    </w:p>
    <w:p w14:paraId="5CED8738"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4. </w:t>
      </w:r>
      <w:r w:rsidRPr="009D0311">
        <w:rPr>
          <w:rFonts w:ascii="Calibri" w:hAnsi="Calibri" w:cs="Calibri"/>
          <w:noProof/>
          <w:szCs w:val="24"/>
        </w:rPr>
        <w:tab/>
        <w:t>Ra SH, Lim JS, Kim GU, Kim MJ, Jung J, Kim SH. Upper respiratory viral load in asymptomatic individuals and mildly symptomatic patients with SARS-CoV-2 infection. Thorax [Internet]. 2021 Jan 1 [cited 2021 Jan 25];76(1):61–3. Available from: https://www.</w:t>
      </w:r>
    </w:p>
    <w:p w14:paraId="1F69577F"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5. </w:t>
      </w:r>
      <w:r w:rsidRPr="009D0311">
        <w:rPr>
          <w:rFonts w:ascii="Calibri" w:hAnsi="Calibri" w:cs="Calibri"/>
          <w:noProof/>
          <w:szCs w:val="24"/>
        </w:rPr>
        <w:tab/>
        <w:t>Zhou R, Li F, Chen F, Liu H, Zheng J, Lei C, et al. Viral dynamics in asymptomatic patients with COVID-19. Int J Infect Dis [Internet]. 2020 Jul 1 [cited 2021 Jan 25];96:288–90. Available from: https://doi.org/10.1016/j.ijid.2020.05.030.</w:t>
      </w:r>
    </w:p>
    <w:p w14:paraId="274E690C"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6. </w:t>
      </w:r>
      <w:r w:rsidRPr="009D0311">
        <w:rPr>
          <w:rFonts w:ascii="Calibri" w:hAnsi="Calibri" w:cs="Calibri"/>
          <w:noProof/>
          <w:szCs w:val="24"/>
        </w:rPr>
        <w:tab/>
        <w:t xml:space="preserve">Lavezzo E, Franchin E, Ciavarella C, Cuomo-Dannenburg G, Barzon L, Vecchio C Del, et al. Suppression of COVID-19 outbreak in the municipality of Vo, Italy. medRxiv. 2020 Apr 18;2020.04.17.20053157. </w:t>
      </w:r>
    </w:p>
    <w:p w14:paraId="0620B6E6"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7. </w:t>
      </w:r>
      <w:r w:rsidRPr="009D0311">
        <w:rPr>
          <w:rFonts w:ascii="Calibri" w:hAnsi="Calibri" w:cs="Calibri"/>
          <w:noProof/>
          <w:szCs w:val="24"/>
        </w:rPr>
        <w:tab/>
        <w:t>Van Vinh Chau N, Lam VT, Dung NT, Yen LM, Minh NNQ, Hung LM, et al. The Natural History and Transmission Potential of Asymptomatic Severe Acute Respiratory Syndrome Coronavirus 2 Infection. Clin Infect Dis [Internet]. 2020 Dec 17 [cited 2021 Jan 25];71(10):2679–87. Available from: https://academic.oup.com/cid/article/71/10/2679/5851471</w:t>
      </w:r>
    </w:p>
    <w:p w14:paraId="3015383F"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8. </w:t>
      </w:r>
      <w:r w:rsidRPr="009D0311">
        <w:rPr>
          <w:rFonts w:ascii="Calibri" w:hAnsi="Calibri" w:cs="Calibri"/>
          <w:noProof/>
          <w:szCs w:val="24"/>
        </w:rPr>
        <w:tab/>
        <w:t>Yang R, Gui X, Xiong Y. Comparison of Clinical Characteristics of Patients with Asymptomatic vs Symptomatic Coronavirus Disease 2019 in Wuhan, China. JAMA Netw open [Internet]. 2020 May 1 [cited 2021 Jan 25];3(5):e2010182. Available from: https://jamanetwork.com/</w:t>
      </w:r>
    </w:p>
    <w:p w14:paraId="391BA68C"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49. </w:t>
      </w:r>
      <w:r w:rsidRPr="009D0311">
        <w:rPr>
          <w:rFonts w:ascii="Calibri" w:hAnsi="Calibri" w:cs="Calibri"/>
          <w:noProof/>
          <w:szCs w:val="24"/>
        </w:rPr>
        <w:tab/>
        <w:t>Chen X, Zhu B, Hong W, Zeng J, He X, Chen J, et al. Associations of clinical characteristics and treatment regimens with the duration of viral RNA shedding in patients with COVID-19. Int J Infect Dis [Internet]. 2020 Sep 1 [cited 2021 Jan 25];98:252–60. Available from: https://doi.org/10.1016/j.ijid.2020.06.091</w:t>
      </w:r>
    </w:p>
    <w:p w14:paraId="74D124A5"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50. </w:t>
      </w:r>
      <w:r w:rsidRPr="009D0311">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1677BB57"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51. </w:t>
      </w:r>
      <w:r w:rsidRPr="009D0311">
        <w:rPr>
          <w:rFonts w:ascii="Calibri" w:hAnsi="Calibri" w:cs="Calibri"/>
          <w:noProof/>
          <w:szCs w:val="24"/>
        </w:rPr>
        <w:tab/>
        <w:t>Cevik M, Tate M, Lloyd O, Maraolo AE, Schafers J, Ho A. SARS-CoV-2, SARS-CoV, and MERS-</w:t>
      </w:r>
      <w:r w:rsidRPr="009D0311">
        <w:rPr>
          <w:rFonts w:ascii="Calibri" w:hAnsi="Calibri" w:cs="Calibri"/>
          <w:noProof/>
          <w:szCs w:val="24"/>
        </w:rPr>
        <w:lastRenderedPageBreak/>
        <w:t xml:space="preserve">CoV viral load dynamics, duration of viral shedding, and infectiousness: a systematic review and meta-analysis. The Lancet Microbe. 2021 Jan 1;2(1):e13–22. </w:t>
      </w:r>
    </w:p>
    <w:p w14:paraId="0A5AB394"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szCs w:val="24"/>
        </w:rPr>
      </w:pPr>
      <w:r w:rsidRPr="009D0311">
        <w:rPr>
          <w:rFonts w:ascii="Calibri" w:hAnsi="Calibri" w:cs="Calibri"/>
          <w:noProof/>
          <w:szCs w:val="24"/>
        </w:rPr>
        <w:t xml:space="preserve">52. </w:t>
      </w:r>
      <w:r w:rsidRPr="009D0311">
        <w:rPr>
          <w:rFonts w:ascii="Calibri" w:hAnsi="Calibri" w:cs="Calibri"/>
          <w:noProof/>
          <w:szCs w:val="24"/>
        </w:rPr>
        <w:tab/>
        <w:t>Stay at home: guidance for households with possible or confirmed coronavirus (COVID-19) infection - GOV.UK [Internet]. [cited 2021 Jan 26]. Available from: https://www.gov.uk/government/publications/covid-19-stay-at-home-guidance/stay-at-home-guidance-for-households-with-possible-coronavirus-covid-19-infection</w:t>
      </w:r>
    </w:p>
    <w:p w14:paraId="54A7E65E" w14:textId="77777777" w:rsidR="003A62AD" w:rsidRPr="009D0311" w:rsidRDefault="003A62AD" w:rsidP="003A62AD">
      <w:pPr>
        <w:widowControl w:val="0"/>
        <w:autoSpaceDE w:val="0"/>
        <w:autoSpaceDN w:val="0"/>
        <w:adjustRightInd w:val="0"/>
        <w:spacing w:line="240" w:lineRule="auto"/>
        <w:ind w:left="640" w:hanging="640"/>
        <w:rPr>
          <w:rFonts w:ascii="Calibri" w:hAnsi="Calibri" w:cs="Calibri"/>
          <w:noProof/>
        </w:rPr>
      </w:pPr>
      <w:r w:rsidRPr="009D0311">
        <w:rPr>
          <w:rFonts w:ascii="Calibri" w:hAnsi="Calibri" w:cs="Calibri"/>
          <w:noProof/>
          <w:szCs w:val="24"/>
        </w:rPr>
        <w:t xml:space="preserve">53. </w:t>
      </w:r>
      <w:r w:rsidRPr="009D0311">
        <w:rPr>
          <w:rFonts w:ascii="Calibri" w:hAnsi="Calibri" w:cs="Calibri"/>
          <w:noProof/>
          <w:szCs w:val="24"/>
        </w:rPr>
        <w:tab/>
        <w:t>Thompson HA, Mousa A, Dighe A, Fu H, Arnedo-Pena A, Barrett P, et al. Severe Acute Respiratory Syndrome Coronavirus 2 (SARS-CoV-2) Setting-specific Transmission Rates: A Systematic Review and Meta-analysis. Clin Infect Dis [Internet]. 2021 Feb 9 [cited 2021 May 14]; Available from: https://academic.oup.com/cid/advance-article/doi/10.1093/cid/ciab100/6131730</w:t>
      </w:r>
    </w:p>
    <w:p w14:paraId="151A84FE" w14:textId="0424850E" w:rsidR="00A468C0" w:rsidRPr="009D0311" w:rsidRDefault="00A468C0" w:rsidP="00E53597">
      <w:r w:rsidRPr="009D0311">
        <w:fldChar w:fldCharType="end"/>
      </w:r>
    </w:p>
    <w:sectPr w:rsidR="00A468C0" w:rsidRPr="009D0311" w:rsidSect="00DF726D">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FD444" w14:textId="77777777" w:rsidR="00EE30EF" w:rsidRDefault="00EE30EF" w:rsidP="00650B13">
      <w:pPr>
        <w:spacing w:after="0" w:line="240" w:lineRule="auto"/>
      </w:pPr>
      <w:r>
        <w:separator/>
      </w:r>
    </w:p>
  </w:endnote>
  <w:endnote w:type="continuationSeparator" w:id="0">
    <w:p w14:paraId="27EAF741" w14:textId="77777777" w:rsidR="00EE30EF" w:rsidRDefault="00EE30EF" w:rsidP="00650B13">
      <w:pPr>
        <w:spacing w:after="0" w:line="240" w:lineRule="auto"/>
      </w:pPr>
      <w:r>
        <w:continuationSeparator/>
      </w:r>
    </w:p>
  </w:endnote>
  <w:endnote w:type="continuationNotice" w:id="1">
    <w:p w14:paraId="650A0405" w14:textId="77777777" w:rsidR="00EE30EF" w:rsidRDefault="00EE30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61380" w14:textId="77777777" w:rsidR="00EE30EF" w:rsidRDefault="00EE30EF" w:rsidP="00650B13">
      <w:pPr>
        <w:spacing w:after="0" w:line="240" w:lineRule="auto"/>
      </w:pPr>
      <w:r>
        <w:separator/>
      </w:r>
    </w:p>
  </w:footnote>
  <w:footnote w:type="continuationSeparator" w:id="0">
    <w:p w14:paraId="2CD2740F" w14:textId="77777777" w:rsidR="00EE30EF" w:rsidRDefault="00EE30EF" w:rsidP="00650B13">
      <w:pPr>
        <w:spacing w:after="0" w:line="240" w:lineRule="auto"/>
      </w:pPr>
      <w:r>
        <w:continuationSeparator/>
      </w:r>
    </w:p>
  </w:footnote>
  <w:footnote w:type="continuationNotice" w:id="1">
    <w:p w14:paraId="492F8CDF" w14:textId="77777777" w:rsidR="00EE30EF" w:rsidRDefault="00EE30EF">
      <w:pPr>
        <w:spacing w:after="0" w:line="240" w:lineRule="auto"/>
      </w:pPr>
    </w:p>
  </w:footnote>
  <w:footnote w:id="2">
    <w:p w14:paraId="780879BD" w14:textId="1C0AF42E" w:rsidR="00A62EBF" w:rsidRPr="00E26039" w:rsidRDefault="00A62EBF">
      <w:pPr>
        <w:pStyle w:val="FootnoteText"/>
        <w:rPr>
          <w:lang w:val="en-US"/>
        </w:rPr>
      </w:pPr>
      <w:r>
        <w:rPr>
          <w:rStyle w:val="FootnoteReference"/>
        </w:rPr>
        <w:footnoteRef/>
      </w:r>
      <w:r>
        <w:t xml:space="preserve"> </w:t>
      </w:r>
      <w:r>
        <w:rPr>
          <w:lang w:val="en-US"/>
        </w:rPr>
        <w:t>A negative doubling time indicated the epidemic is in decline, with the magnitude representing the halving tim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15012"/>
    <w:multiLevelType w:val="hybridMultilevel"/>
    <w:tmpl w:val="10FE4A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736A82"/>
    <w:multiLevelType w:val="multilevel"/>
    <w:tmpl w:val="8C260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4"/>
  </w:num>
  <w:num w:numId="5">
    <w:abstractNumId w:val="10"/>
  </w:num>
  <w:num w:numId="6">
    <w:abstractNumId w:val="13"/>
  </w:num>
  <w:num w:numId="7">
    <w:abstractNumId w:val="6"/>
  </w:num>
  <w:num w:numId="8">
    <w:abstractNumId w:val="3"/>
  </w:num>
  <w:num w:numId="9">
    <w:abstractNumId w:val="12"/>
  </w:num>
  <w:num w:numId="10">
    <w:abstractNumId w:val="1"/>
  </w:num>
  <w:num w:numId="11">
    <w:abstractNumId w:val="11"/>
  </w:num>
  <w:num w:numId="12">
    <w:abstractNumId w:val="9"/>
  </w:num>
  <w:num w:numId="13">
    <w:abstractNumId w:val="2"/>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1F2F"/>
    <w:rsid w:val="0001277B"/>
    <w:rsid w:val="00013209"/>
    <w:rsid w:val="0001368B"/>
    <w:rsid w:val="000137F0"/>
    <w:rsid w:val="00016844"/>
    <w:rsid w:val="0001687B"/>
    <w:rsid w:val="00017AB9"/>
    <w:rsid w:val="000208E4"/>
    <w:rsid w:val="0002455C"/>
    <w:rsid w:val="00031149"/>
    <w:rsid w:val="00031BA8"/>
    <w:rsid w:val="00033310"/>
    <w:rsid w:val="00036495"/>
    <w:rsid w:val="00037958"/>
    <w:rsid w:val="000412A8"/>
    <w:rsid w:val="00046A8F"/>
    <w:rsid w:val="00047496"/>
    <w:rsid w:val="00050885"/>
    <w:rsid w:val="000564B6"/>
    <w:rsid w:val="00061169"/>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E6334"/>
    <w:rsid w:val="000F0A32"/>
    <w:rsid w:val="000F0BA8"/>
    <w:rsid w:val="000F14F5"/>
    <w:rsid w:val="001107B8"/>
    <w:rsid w:val="00111598"/>
    <w:rsid w:val="001140E4"/>
    <w:rsid w:val="00116E08"/>
    <w:rsid w:val="0011734B"/>
    <w:rsid w:val="00120895"/>
    <w:rsid w:val="00121452"/>
    <w:rsid w:val="001222F5"/>
    <w:rsid w:val="001236A3"/>
    <w:rsid w:val="00123A66"/>
    <w:rsid w:val="0012485A"/>
    <w:rsid w:val="00124C85"/>
    <w:rsid w:val="00126A6C"/>
    <w:rsid w:val="0013188B"/>
    <w:rsid w:val="00133B7F"/>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E2293"/>
    <w:rsid w:val="001E2BC4"/>
    <w:rsid w:val="001E358F"/>
    <w:rsid w:val="001E452D"/>
    <w:rsid w:val="001E4A63"/>
    <w:rsid w:val="001E7271"/>
    <w:rsid w:val="001F4128"/>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1EFA"/>
    <w:rsid w:val="00234787"/>
    <w:rsid w:val="00234F91"/>
    <w:rsid w:val="002351A8"/>
    <w:rsid w:val="0023545A"/>
    <w:rsid w:val="0023586A"/>
    <w:rsid w:val="002374C0"/>
    <w:rsid w:val="00240258"/>
    <w:rsid w:val="00242AD8"/>
    <w:rsid w:val="00245189"/>
    <w:rsid w:val="00245BCD"/>
    <w:rsid w:val="002473EF"/>
    <w:rsid w:val="002535A8"/>
    <w:rsid w:val="0025452D"/>
    <w:rsid w:val="00254A41"/>
    <w:rsid w:val="00254E68"/>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A6A46"/>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2572"/>
    <w:rsid w:val="00303310"/>
    <w:rsid w:val="00304448"/>
    <w:rsid w:val="0030473B"/>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4AB0"/>
    <w:rsid w:val="00335459"/>
    <w:rsid w:val="00335C84"/>
    <w:rsid w:val="00337708"/>
    <w:rsid w:val="00343F50"/>
    <w:rsid w:val="00345670"/>
    <w:rsid w:val="00346226"/>
    <w:rsid w:val="00351CD0"/>
    <w:rsid w:val="00353DDC"/>
    <w:rsid w:val="00355C1B"/>
    <w:rsid w:val="00356020"/>
    <w:rsid w:val="00356774"/>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A62AD"/>
    <w:rsid w:val="003B0D07"/>
    <w:rsid w:val="003B10D2"/>
    <w:rsid w:val="003B6238"/>
    <w:rsid w:val="003B631F"/>
    <w:rsid w:val="003C3360"/>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2D91"/>
    <w:rsid w:val="004D648C"/>
    <w:rsid w:val="004E1D26"/>
    <w:rsid w:val="004E3824"/>
    <w:rsid w:val="004E6AA9"/>
    <w:rsid w:val="004F3190"/>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DCF"/>
    <w:rsid w:val="00570DB6"/>
    <w:rsid w:val="005762E8"/>
    <w:rsid w:val="0057641C"/>
    <w:rsid w:val="00577C24"/>
    <w:rsid w:val="005805BE"/>
    <w:rsid w:val="00580E75"/>
    <w:rsid w:val="00586915"/>
    <w:rsid w:val="00587041"/>
    <w:rsid w:val="005903A6"/>
    <w:rsid w:val="005927B9"/>
    <w:rsid w:val="00592F61"/>
    <w:rsid w:val="00593052"/>
    <w:rsid w:val="0059324F"/>
    <w:rsid w:val="005942CE"/>
    <w:rsid w:val="005A14B5"/>
    <w:rsid w:val="005A4A34"/>
    <w:rsid w:val="005A54A7"/>
    <w:rsid w:val="005A610F"/>
    <w:rsid w:val="005A67DF"/>
    <w:rsid w:val="005B6052"/>
    <w:rsid w:val="005B60F4"/>
    <w:rsid w:val="005B70E1"/>
    <w:rsid w:val="005C017A"/>
    <w:rsid w:val="005C23CF"/>
    <w:rsid w:val="005C3244"/>
    <w:rsid w:val="005C3B83"/>
    <w:rsid w:val="005C4C60"/>
    <w:rsid w:val="005C58BC"/>
    <w:rsid w:val="005C679E"/>
    <w:rsid w:val="005C7305"/>
    <w:rsid w:val="005D029A"/>
    <w:rsid w:val="005D1F49"/>
    <w:rsid w:val="005D26BD"/>
    <w:rsid w:val="005D2C21"/>
    <w:rsid w:val="005D482C"/>
    <w:rsid w:val="005E0D5A"/>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6220"/>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2A77"/>
    <w:rsid w:val="006F3C21"/>
    <w:rsid w:val="006F3EEC"/>
    <w:rsid w:val="006F49F2"/>
    <w:rsid w:val="006F4E58"/>
    <w:rsid w:val="006F6863"/>
    <w:rsid w:val="006F7088"/>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AEE"/>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1F00"/>
    <w:rsid w:val="007626FD"/>
    <w:rsid w:val="007629BF"/>
    <w:rsid w:val="00765B8B"/>
    <w:rsid w:val="0076647A"/>
    <w:rsid w:val="00770A79"/>
    <w:rsid w:val="00771B9B"/>
    <w:rsid w:val="00777DDB"/>
    <w:rsid w:val="00780C67"/>
    <w:rsid w:val="00787A4B"/>
    <w:rsid w:val="0079066E"/>
    <w:rsid w:val="00792954"/>
    <w:rsid w:val="00793354"/>
    <w:rsid w:val="0079424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E6171"/>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9EB"/>
    <w:rsid w:val="00881A04"/>
    <w:rsid w:val="00882D41"/>
    <w:rsid w:val="00886A30"/>
    <w:rsid w:val="008877B6"/>
    <w:rsid w:val="00891425"/>
    <w:rsid w:val="00891AC5"/>
    <w:rsid w:val="00896A8D"/>
    <w:rsid w:val="008A1F62"/>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9054C4"/>
    <w:rsid w:val="00906CA4"/>
    <w:rsid w:val="0091080D"/>
    <w:rsid w:val="0091211F"/>
    <w:rsid w:val="00912531"/>
    <w:rsid w:val="00913F16"/>
    <w:rsid w:val="009172EF"/>
    <w:rsid w:val="0091744B"/>
    <w:rsid w:val="0092010F"/>
    <w:rsid w:val="00923771"/>
    <w:rsid w:val="009245B7"/>
    <w:rsid w:val="00926CEA"/>
    <w:rsid w:val="00932B4F"/>
    <w:rsid w:val="00937B96"/>
    <w:rsid w:val="00940517"/>
    <w:rsid w:val="00943622"/>
    <w:rsid w:val="00945A76"/>
    <w:rsid w:val="00945C63"/>
    <w:rsid w:val="0094673C"/>
    <w:rsid w:val="0094756A"/>
    <w:rsid w:val="0095037F"/>
    <w:rsid w:val="00950454"/>
    <w:rsid w:val="00952A5E"/>
    <w:rsid w:val="00953DE8"/>
    <w:rsid w:val="00953FFA"/>
    <w:rsid w:val="00954BCA"/>
    <w:rsid w:val="009556A3"/>
    <w:rsid w:val="00955886"/>
    <w:rsid w:val="00957457"/>
    <w:rsid w:val="00961344"/>
    <w:rsid w:val="00961D5F"/>
    <w:rsid w:val="009641F7"/>
    <w:rsid w:val="00964B0C"/>
    <w:rsid w:val="00965CA2"/>
    <w:rsid w:val="00967270"/>
    <w:rsid w:val="00974D7C"/>
    <w:rsid w:val="00975413"/>
    <w:rsid w:val="00976633"/>
    <w:rsid w:val="009768B4"/>
    <w:rsid w:val="00976E16"/>
    <w:rsid w:val="00980B84"/>
    <w:rsid w:val="0098308A"/>
    <w:rsid w:val="00983AFA"/>
    <w:rsid w:val="00987CFD"/>
    <w:rsid w:val="00990A1A"/>
    <w:rsid w:val="009912E7"/>
    <w:rsid w:val="00993E8F"/>
    <w:rsid w:val="009978A8"/>
    <w:rsid w:val="009A0D8D"/>
    <w:rsid w:val="009A2F9C"/>
    <w:rsid w:val="009B13AC"/>
    <w:rsid w:val="009B18E1"/>
    <w:rsid w:val="009B2C4E"/>
    <w:rsid w:val="009B40C1"/>
    <w:rsid w:val="009B6758"/>
    <w:rsid w:val="009C2BF9"/>
    <w:rsid w:val="009C5E8A"/>
    <w:rsid w:val="009D0311"/>
    <w:rsid w:val="009D18CF"/>
    <w:rsid w:val="009D219E"/>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1140F"/>
    <w:rsid w:val="00A11DD5"/>
    <w:rsid w:val="00A146ED"/>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1EA1"/>
    <w:rsid w:val="00A927DF"/>
    <w:rsid w:val="00A936AA"/>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C5DCE"/>
    <w:rsid w:val="00AD09B3"/>
    <w:rsid w:val="00AD219C"/>
    <w:rsid w:val="00AD52DE"/>
    <w:rsid w:val="00AD5652"/>
    <w:rsid w:val="00AD7037"/>
    <w:rsid w:val="00AD735B"/>
    <w:rsid w:val="00AE0238"/>
    <w:rsid w:val="00AE0EF8"/>
    <w:rsid w:val="00AF1392"/>
    <w:rsid w:val="00AF4BBA"/>
    <w:rsid w:val="00AF5040"/>
    <w:rsid w:val="00AF5068"/>
    <w:rsid w:val="00AF53C3"/>
    <w:rsid w:val="00AF5B10"/>
    <w:rsid w:val="00B01207"/>
    <w:rsid w:val="00B0127F"/>
    <w:rsid w:val="00B01D83"/>
    <w:rsid w:val="00B05F87"/>
    <w:rsid w:val="00B064BD"/>
    <w:rsid w:val="00B06901"/>
    <w:rsid w:val="00B10DE5"/>
    <w:rsid w:val="00B13D85"/>
    <w:rsid w:val="00B22FED"/>
    <w:rsid w:val="00B25053"/>
    <w:rsid w:val="00B259D3"/>
    <w:rsid w:val="00B33717"/>
    <w:rsid w:val="00B337FC"/>
    <w:rsid w:val="00B33E6C"/>
    <w:rsid w:val="00B34D19"/>
    <w:rsid w:val="00B43438"/>
    <w:rsid w:val="00B4580D"/>
    <w:rsid w:val="00B50A3A"/>
    <w:rsid w:val="00B52DD5"/>
    <w:rsid w:val="00B53969"/>
    <w:rsid w:val="00B6009F"/>
    <w:rsid w:val="00B621EE"/>
    <w:rsid w:val="00B639EE"/>
    <w:rsid w:val="00B6494D"/>
    <w:rsid w:val="00B6634B"/>
    <w:rsid w:val="00B72FD4"/>
    <w:rsid w:val="00B75368"/>
    <w:rsid w:val="00B81FA8"/>
    <w:rsid w:val="00B842FC"/>
    <w:rsid w:val="00B85583"/>
    <w:rsid w:val="00B8586E"/>
    <w:rsid w:val="00B86AAC"/>
    <w:rsid w:val="00B874B2"/>
    <w:rsid w:val="00B87602"/>
    <w:rsid w:val="00B93C47"/>
    <w:rsid w:val="00B94E23"/>
    <w:rsid w:val="00B95E72"/>
    <w:rsid w:val="00B96234"/>
    <w:rsid w:val="00B971D3"/>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20B3"/>
    <w:rsid w:val="00C12BDF"/>
    <w:rsid w:val="00C172E4"/>
    <w:rsid w:val="00C17894"/>
    <w:rsid w:val="00C20373"/>
    <w:rsid w:val="00C21C16"/>
    <w:rsid w:val="00C220F8"/>
    <w:rsid w:val="00C23538"/>
    <w:rsid w:val="00C247BC"/>
    <w:rsid w:val="00C249CE"/>
    <w:rsid w:val="00C25B18"/>
    <w:rsid w:val="00C26C19"/>
    <w:rsid w:val="00C33217"/>
    <w:rsid w:val="00C3395C"/>
    <w:rsid w:val="00C35CE8"/>
    <w:rsid w:val="00C367C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37D43"/>
    <w:rsid w:val="00D408BA"/>
    <w:rsid w:val="00D41D95"/>
    <w:rsid w:val="00D4254B"/>
    <w:rsid w:val="00D439FD"/>
    <w:rsid w:val="00D44651"/>
    <w:rsid w:val="00D44FB0"/>
    <w:rsid w:val="00D450D6"/>
    <w:rsid w:val="00D46E0B"/>
    <w:rsid w:val="00D476C6"/>
    <w:rsid w:val="00D519E4"/>
    <w:rsid w:val="00D51EC8"/>
    <w:rsid w:val="00D5354C"/>
    <w:rsid w:val="00D54A1E"/>
    <w:rsid w:val="00D61072"/>
    <w:rsid w:val="00D610A8"/>
    <w:rsid w:val="00D610E8"/>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03E8"/>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7C12"/>
    <w:rsid w:val="00E70352"/>
    <w:rsid w:val="00E70C74"/>
    <w:rsid w:val="00E71C19"/>
    <w:rsid w:val="00E74DC4"/>
    <w:rsid w:val="00E759A1"/>
    <w:rsid w:val="00E75FB3"/>
    <w:rsid w:val="00E8038E"/>
    <w:rsid w:val="00E81923"/>
    <w:rsid w:val="00E81DA0"/>
    <w:rsid w:val="00E824BA"/>
    <w:rsid w:val="00E82AEE"/>
    <w:rsid w:val="00E82FA2"/>
    <w:rsid w:val="00E83CF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D0297"/>
    <w:rsid w:val="00ED228E"/>
    <w:rsid w:val="00ED4D17"/>
    <w:rsid w:val="00ED54E8"/>
    <w:rsid w:val="00ED57B5"/>
    <w:rsid w:val="00ED5D67"/>
    <w:rsid w:val="00ED6735"/>
    <w:rsid w:val="00ED6F4D"/>
    <w:rsid w:val="00ED72C4"/>
    <w:rsid w:val="00EE30EF"/>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0CA5"/>
    <w:rsid w:val="00F62B71"/>
    <w:rsid w:val="00F64313"/>
    <w:rsid w:val="00F645C1"/>
    <w:rsid w:val="00F67C90"/>
    <w:rsid w:val="00F7057E"/>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DC2"/>
    <w:rsid w:val="00FB0613"/>
    <w:rsid w:val="00FB14FE"/>
    <w:rsid w:val="00FB196B"/>
    <w:rsid w:val="00FB551E"/>
    <w:rsid w:val="00FB5D42"/>
    <w:rsid w:val="00FC02B6"/>
    <w:rsid w:val="00FC2664"/>
    <w:rsid w:val="00FC34EF"/>
    <w:rsid w:val="00FC3B04"/>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524689">
      <w:bodyDiv w:val="1"/>
      <w:marLeft w:val="0"/>
      <w:marRight w:val="0"/>
      <w:marTop w:val="0"/>
      <w:marBottom w:val="0"/>
      <w:divBdr>
        <w:top w:val="none" w:sz="0" w:space="0" w:color="auto"/>
        <w:left w:val="none" w:sz="0" w:space="0" w:color="auto"/>
        <w:bottom w:val="none" w:sz="0" w:space="0" w:color="auto"/>
        <w:right w:val="none" w:sz="0" w:space="0" w:color="auto"/>
      </w:divBdr>
      <w:divsChild>
        <w:div w:id="9106508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customXml/itemProps2.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4.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9</Pages>
  <Words>36081</Words>
  <Characters>205662</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12</cp:revision>
  <cp:lastPrinted>2021-05-19T11:53:00Z</cp:lastPrinted>
  <dcterms:created xsi:type="dcterms:W3CDTF">2021-05-14T12:33:00Z</dcterms:created>
  <dcterms:modified xsi:type="dcterms:W3CDTF">2021-05-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